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sz w:val="22"/>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sz w:val="22"/>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sz w:val="22"/>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sz w:val="22"/>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sz w:val="22"/>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sz w:val="22"/>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sz w:val="22"/>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sz w:val="22"/>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sz w:val="22"/>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sz w:val="22"/>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sz w:val="22"/>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sz w:val="22"/>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sz w:val="22"/>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sz w:val="22"/>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sz w:val="22"/>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sz w:val="22"/>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sz w:val="22"/>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sz w:val="22"/>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sz w:val="22"/>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sz w:val="22"/>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sz w:val="22"/>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sz w:val="22"/>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sz w:val="22"/>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sz w:val="22"/>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sz w:val="22"/>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sz w:val="22"/>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sz w:val="22"/>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sz w:val="22"/>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sz w:val="22"/>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sz w:val="22"/>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sz w:val="22"/>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sz w:val="22"/>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sz w:val="22"/>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sz w:val="22"/>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sz w:val="22"/>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sz w:val="22"/>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sz w:val="22"/>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DD2D0CD"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813001">
        <w:t>ključno</w:t>
      </w:r>
      <w:proofErr w:type="spellEnd"/>
      <w:r w:rsidRPr="00813001">
        <w:t xml:space="preserve"> </w:t>
      </w:r>
      <w:proofErr w:type="spellStart"/>
      <w:r w:rsidRPr="00813001">
        <w:t>vlogo</w:t>
      </w:r>
      <w:proofErr w:type="spellEnd"/>
      <w:r w:rsidRPr="00813001">
        <w:t xml:space="preserve"> </w:t>
      </w:r>
      <w:proofErr w:type="spellStart"/>
      <w:r w:rsidRPr="00813001">
        <w:t>pri</w:t>
      </w:r>
      <w:proofErr w:type="spellEnd"/>
      <w:r w:rsidRPr="00813001">
        <w:t xml:space="preserve"> </w:t>
      </w:r>
      <w:proofErr w:type="spellStart"/>
      <w:r w:rsidRPr="00813001">
        <w:t>uresničevanju</w:t>
      </w:r>
      <w:proofErr w:type="spellEnd"/>
      <w:r w:rsidRPr="00813001">
        <w:t xml:space="preserve"> </w:t>
      </w:r>
      <w:proofErr w:type="spellStart"/>
      <w:r w:rsidRPr="00813001">
        <w:t>učnih</w:t>
      </w:r>
      <w:proofErr w:type="spellEnd"/>
      <w:r w:rsidRPr="00813001">
        <w:t xml:space="preserve"> </w:t>
      </w:r>
      <w:proofErr w:type="spellStart"/>
      <w:r w:rsidRPr="00813001">
        <w:t>ciljev</w:t>
      </w:r>
      <w:proofErr w:type="spellEnd"/>
      <w:r w:rsidRPr="00813001">
        <w:t xml:space="preserve"> med </w:t>
      </w:r>
      <w:proofErr w:type="spellStart"/>
      <w:r w:rsidRPr="00813001">
        <w:t>učnim</w:t>
      </w:r>
      <w:proofErr w:type="spellEnd"/>
      <w:r w:rsidRPr="00813001">
        <w:t xml:space="preserve"> </w:t>
      </w:r>
      <w:proofErr w:type="spellStart"/>
      <w:r w:rsidRPr="00813001">
        <w:t>procesom</w:t>
      </w:r>
      <w:proofErr w:type="spellEnd"/>
      <w:r w:rsidR="007C3804">
        <w:t xml:space="preserve"> (Valencic </w:t>
      </w:r>
      <w:proofErr w:type="spellStart"/>
      <w:r w:rsidR="007C3804">
        <w:t>zuljan</w:t>
      </w:r>
      <w:proofErr w:type="spellEnd"/>
      <w:r w:rsidR="007C3804">
        <w:t xml:space="preserve"> in </w:t>
      </w:r>
      <w:proofErr w:type="spellStart"/>
      <w:r w:rsidR="007C3804">
        <w:t>kalin</w:t>
      </w:r>
      <w:proofErr w:type="spellEnd"/>
      <w:r w:rsidR="007C3804">
        <w:t xml:space="preserve"> 2020).</w:t>
      </w:r>
      <w:r w:rsidR="007C3804">
        <w:rPr>
          <w:lang w:val="sl-SI"/>
        </w:rPr>
        <w:t xml:space="preserve"> </w:t>
      </w:r>
      <w:r w:rsidRPr="00813001">
        <w:rPr>
          <w:lang w:val="sl-SI"/>
        </w:rPr>
        <w:t>Tradicionalni pristop je pogosto poudarjal avtoriteto učitelja, pomembnost učenja faktov in rutinsko poučevanje, kjer so bile učilnice urejene hierarhično</w:t>
      </w:r>
      <w:r w:rsidR="007C3804">
        <w:rPr>
          <w:lang w:val="sl-SI"/>
        </w:rPr>
        <w:t xml:space="preserve"> (CITAT)</w:t>
      </w:r>
      <w:r w:rsidRPr="00813001">
        <w:rPr>
          <w:lang w:val="sl-SI"/>
        </w:rPr>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E600C53"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proofErr w:type="spellStart"/>
      <w:r w:rsidR="00920F15">
        <w:t>tabeli</w:t>
      </w:r>
      <w:proofErr w:type="spellEnd"/>
      <w:r w:rsidR="00920F15">
        <w:t xml:space="preserve"> x.</w:t>
      </w:r>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lastRenderedPageBreak/>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2EF55F72"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t>izobraževanja</w:t>
      </w:r>
      <w:proofErr w:type="spellEnd"/>
      <w:r w:rsidR="000D2089">
        <w:t xml:space="preserve"> (CITAT). </w:t>
      </w:r>
      <w:proofErr w:type="spellStart"/>
      <w:r w:rsidR="000D2089">
        <w:t>Poudarek</w:t>
      </w:r>
      <w:proofErr w:type="spellEnd"/>
      <w:r w:rsidR="000D2089">
        <w:t xml:space="preserve"> je </w:t>
      </w:r>
      <w:proofErr w:type="spellStart"/>
      <w:r w:rsidR="000D2089">
        <w:t>na</w:t>
      </w:r>
      <w:proofErr w:type="spellEnd"/>
      <w:r w:rsidR="000D2089">
        <w:t xml:space="preserve">  </w:t>
      </w:r>
      <w:proofErr w:type="spellStart"/>
      <w:r w:rsidR="000D2089">
        <w:t>razvijanju</w:t>
      </w:r>
      <w:proofErr w:type="spellEnd"/>
      <w:r w:rsidR="000D2089">
        <w:t xml:space="preserve"> </w:t>
      </w:r>
      <w:proofErr w:type="spellStart"/>
      <w:r w:rsidR="000D2089">
        <w:t>matematičnega</w:t>
      </w:r>
      <w:proofErr w:type="spellEnd"/>
      <w:r w:rsidR="000D2089">
        <w:t xml:space="preserve"> </w:t>
      </w:r>
      <w:proofErr w:type="spellStart"/>
      <w:r w:rsidR="000D2089">
        <w:t>mišljenja</w:t>
      </w:r>
      <w:proofErr w:type="spellEnd"/>
      <w:r w:rsidR="000D2089">
        <w:t xml:space="preserve"> in </w:t>
      </w:r>
      <w:proofErr w:type="spellStart"/>
      <w:r w:rsidR="000D2089">
        <w:t>problemskega</w:t>
      </w:r>
      <w:proofErr w:type="spellEnd"/>
      <w:r w:rsidR="000D2089">
        <w:t xml:space="preserve"> </w:t>
      </w:r>
      <w:proofErr w:type="spellStart"/>
      <w:r w:rsidR="000D2089">
        <w:t>reševanja</w:t>
      </w:r>
      <w:proofErr w:type="spellEnd"/>
      <w:r w:rsidR="000D2089">
        <w:t xml:space="preserve"> (CITAT).</w:t>
      </w:r>
      <w:r w:rsidR="00CF6267">
        <w:t xml:space="preserve"> </w:t>
      </w:r>
      <w:proofErr w:type="spellStart"/>
      <w:r w:rsidR="000457E0">
        <w:t>Pomembne</w:t>
      </w:r>
      <w:proofErr w:type="spellEnd"/>
      <w:r w:rsidR="000457E0">
        <w:t xml:space="preserve"> so </w:t>
      </w:r>
      <w:proofErr w:type="spellStart"/>
      <w:r w:rsidR="000457E0">
        <w:t>tudi</w:t>
      </w:r>
      <w:proofErr w:type="spellEnd"/>
      <w:r w:rsidR="000457E0">
        <w:t xml:space="preserve"> </w:t>
      </w:r>
      <w:proofErr w:type="spellStart"/>
      <w:r w:rsidR="000457E0">
        <w:t>učiteljeve</w:t>
      </w:r>
      <w:proofErr w:type="spellEnd"/>
      <w:r w:rsidR="000457E0">
        <w:t xml:space="preserve"> preference glede </w:t>
      </w:r>
      <w:proofErr w:type="spellStart"/>
      <w:r w:rsidR="000457E0">
        <w:t>pedagoških</w:t>
      </w:r>
      <w:proofErr w:type="spellEnd"/>
      <w:r w:rsidR="000457E0">
        <w:t xml:space="preserve"> </w:t>
      </w:r>
      <w:proofErr w:type="spellStart"/>
      <w:r w:rsidR="000457E0">
        <w:t>oblik</w:t>
      </w:r>
      <w:proofErr w:type="spellEnd"/>
      <w:r w:rsidR="000457E0">
        <w:t xml:space="preserve"> dela </w:t>
      </w:r>
      <w:proofErr w:type="spellStart"/>
      <w:r w:rsidR="000457E0">
        <w:t>tekom</w:t>
      </w:r>
      <w:proofErr w:type="spellEnd"/>
      <w:r w:rsidR="000457E0">
        <w:t xml:space="preserve"> </w:t>
      </w:r>
      <w:proofErr w:type="spellStart"/>
      <w:r w:rsidR="000457E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lastRenderedPageBreak/>
        <w:t>UČNE OBLIKE PRI MAT.</w:t>
      </w:r>
    </w:p>
    <w:p w14:paraId="072A98BC" w14:textId="2E97FA25" w:rsidR="001541BB" w:rsidRDefault="001541BB" w:rsidP="001541BB">
      <w:pPr>
        <w:pStyle w:val="Heading2"/>
      </w:pPr>
      <w:bookmarkStart w:id="6"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6"/>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6DA7F04C" w14:textId="6B484DD8" w:rsidR="00A1507A" w:rsidRDefault="00A1507A" w:rsidP="00A1507A">
      <w:r>
        <w:t>...</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58129D03" w14:textId="3216FD0B" w:rsidR="00A1507A" w:rsidRDefault="00A1507A" w:rsidP="00A1507A">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7"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7"/>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lastRenderedPageBreak/>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9"/>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8"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8"/>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lastRenderedPageBreak/>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lastRenderedPageBreak/>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lastRenderedPageBreak/>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9" w:name="_Toc158895376"/>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9"/>
      <w:proofErr w:type="spellEnd"/>
    </w:p>
    <w:p w14:paraId="4F24A909" w14:textId="39E4C812"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t>priprava</w:t>
      </w:r>
      <w:proofErr w:type="spellEnd"/>
      <w:r w:rsidR="00F27DB0">
        <w:t xml:space="preserve"> </w:t>
      </w:r>
      <w:proofErr w:type="spellStart"/>
      <w:r w:rsidR="00F27DB0">
        <w:t>marsikje</w:t>
      </w:r>
      <w:proofErr w:type="spellEnd"/>
      <w:r w:rsidR="00F27DB0">
        <w:t xml:space="preserve"> </w:t>
      </w:r>
      <w:proofErr w:type="spellStart"/>
      <w:r w:rsidR="00F27DB0">
        <w:t>na</w:t>
      </w:r>
      <w:proofErr w:type="spellEnd"/>
      <w:r w:rsidR="00F27DB0">
        <w:t xml:space="preserve"> </w:t>
      </w:r>
      <w:proofErr w:type="spellStart"/>
      <w:r w:rsidR="00F27DB0">
        <w:t>različnih</w:t>
      </w:r>
      <w:proofErr w:type="spellEnd"/>
      <w:r w:rsidR="00F27DB0">
        <w:t xml:space="preserve"> </w:t>
      </w:r>
      <w:proofErr w:type="spellStart"/>
      <w:r w:rsidR="00F27DB0">
        <w:t>stopnjah</w:t>
      </w:r>
      <w:proofErr w:type="spellEnd"/>
      <w:r w:rsidR="00F27DB0">
        <w:t xml:space="preserve"> </w:t>
      </w:r>
      <w:proofErr w:type="spellStart"/>
      <w:r w:rsidR="00F27DB0">
        <w:t>izobraževanja</w:t>
      </w:r>
      <w:proofErr w:type="spellEnd"/>
      <w:r w:rsidR="00F27DB0">
        <w:t xml:space="preserve"> </w:t>
      </w:r>
      <w:proofErr w:type="spellStart"/>
      <w:r w:rsidR="00F27DB0">
        <w:t>ni</w:t>
      </w:r>
      <w:proofErr w:type="spellEnd"/>
      <w:r w:rsidR="00F27DB0">
        <w:t xml:space="preserve"> </w:t>
      </w:r>
      <w:proofErr w:type="spellStart"/>
      <w:r w:rsidR="00F27DB0">
        <w:t>potrebna</w:t>
      </w:r>
      <w:proofErr w:type="spellEnd"/>
      <w:r w:rsidR="00F27DB0">
        <w:t xml:space="preserve"> (</w:t>
      </w:r>
      <w:proofErr w:type="spellStart"/>
      <w:r w:rsidR="00F27DB0">
        <w:t>na</w:t>
      </w:r>
      <w:proofErr w:type="spellEnd"/>
      <w:r w:rsidR="00F27DB0">
        <w:t xml:space="preserve"> </w:t>
      </w:r>
      <w:proofErr w:type="spellStart"/>
      <w:r w:rsidR="00F27DB0">
        <w:t>Slovenskem</w:t>
      </w:r>
      <w:proofErr w:type="spellEnd"/>
      <w:r w:rsidR="00F27DB0">
        <w:t xml:space="preserve"> je; CITAT), </w:t>
      </w:r>
      <w:proofErr w:type="spellStart"/>
      <w:r w:rsidR="00F27DB0">
        <w:t>lahko</w:t>
      </w:r>
      <w:proofErr w:type="spellEnd"/>
      <w:r w:rsidR="00F27DB0">
        <w:t xml:space="preserve"> le ta </w:t>
      </w:r>
      <w:proofErr w:type="spellStart"/>
      <w:r w:rsidR="00F27DB0">
        <w:t>prispeva</w:t>
      </w:r>
      <w:proofErr w:type="spellEnd"/>
      <w:r w:rsidR="00F27DB0">
        <w:t xml:space="preserve"> k </w:t>
      </w:r>
      <w:proofErr w:type="spellStart"/>
      <w:r w:rsidR="00F27DB0">
        <w:t>teoretičnemu</w:t>
      </w:r>
      <w:proofErr w:type="spellEnd"/>
      <w:r w:rsidR="00F27DB0">
        <w:t xml:space="preserve"> </w:t>
      </w:r>
      <w:proofErr w:type="spellStart"/>
      <w:r w:rsidR="00F27DB0">
        <w:t>pristop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71E3465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 xml:space="preserve">(Han &amp; Xu, 2020; Van </w:t>
      </w:r>
      <w:proofErr w:type="spellStart"/>
      <w:r w:rsidR="00802CD4" w:rsidRPr="00802CD4">
        <w:rPr>
          <w:rFonts w:ascii="Calibri" w:hAnsi="Calibri" w:cs="Calibri"/>
        </w:rPr>
        <w:t>Diggele</w:t>
      </w:r>
      <w:proofErr w:type="spellEnd"/>
      <w:r w:rsidR="00802CD4" w:rsidRPr="00802CD4">
        <w:rPr>
          <w:rFonts w:ascii="Calibri" w:hAnsi="Calibri" w:cs="Calibri"/>
        </w:rPr>
        <w:t xml:space="preserv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 xml:space="preserve">(Kramar, 2009; Van </w:t>
      </w:r>
      <w:proofErr w:type="spellStart"/>
      <w:r w:rsidR="00802CD4" w:rsidRPr="00802CD4">
        <w:rPr>
          <w:rFonts w:ascii="Calibri" w:hAnsi="Calibri" w:cs="Calibri"/>
        </w:rPr>
        <w:t>Diggele</w:t>
      </w:r>
      <w:proofErr w:type="spellEnd"/>
      <w:r w:rsidR="00802CD4" w:rsidRPr="00802CD4">
        <w:rPr>
          <w:rFonts w:ascii="Calibri" w:hAnsi="Calibri" w:cs="Calibri"/>
        </w:rPr>
        <w:t xml:space="preserv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lastRenderedPageBreak/>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4DB17767" w14:textId="6F91682A" w:rsidR="00802CD4" w:rsidRDefault="00802CD4" w:rsidP="00E94972">
      <w:proofErr w:type="spellStart"/>
      <w:r>
        <w:t>Vloge</w:t>
      </w:r>
      <w:proofErr w:type="spellEnd"/>
      <w:r>
        <w:t xml:space="preserve"> v </w:t>
      </w:r>
      <w:proofErr w:type="spellStart"/>
      <w:r>
        <w:t>skupini</w:t>
      </w:r>
      <w:proofErr w:type="spellEnd"/>
      <w:r>
        <w:t xml:space="preserve">, </w:t>
      </w:r>
      <w:proofErr w:type="spellStart"/>
      <w:r>
        <w:t>skupine</w:t>
      </w:r>
      <w:proofErr w:type="spellEnd"/>
      <w:r>
        <w:t xml:space="preserve"> z </w:t>
      </w:r>
      <w:proofErr w:type="spellStart"/>
      <w:r>
        <w:t>enakimi</w:t>
      </w:r>
      <w:proofErr w:type="spellEnd"/>
      <w:r>
        <w:t xml:space="preserve"> in </w:t>
      </w:r>
      <w:proofErr w:type="spellStart"/>
      <w:r>
        <w:t>različnimi</w:t>
      </w:r>
      <w:proofErr w:type="spellEnd"/>
      <w:r>
        <w:t xml:space="preserve"> </w:t>
      </w:r>
      <w:proofErr w:type="spellStart"/>
      <w:r>
        <w:t>nalogami</w:t>
      </w:r>
      <w:proofErr w:type="spellEnd"/>
      <w:r>
        <w:t>? (</w:t>
      </w:r>
      <w:proofErr w:type="spellStart"/>
      <w:r>
        <w:t>magisterij</w:t>
      </w:r>
      <w:proofErr w:type="spellEnd"/>
      <w:r>
        <w:t>)</w:t>
      </w:r>
    </w:p>
    <w:p w14:paraId="48B0A05B" w14:textId="68F16A07" w:rsidR="00AA0C35" w:rsidRDefault="00AA0C35" w:rsidP="00E94972">
      <w:r>
        <w:t xml:space="preserve">SEATING ARRANGEMENT in </w:t>
      </w:r>
      <w:proofErr w:type="spellStart"/>
      <w:r>
        <w:t>komunikacija</w:t>
      </w:r>
      <w:proofErr w:type="spellEnd"/>
      <w:r>
        <w:t xml:space="preserve"> v </w:t>
      </w:r>
      <w:proofErr w:type="spellStart"/>
      <w:r>
        <w:t>skupini</w:t>
      </w:r>
      <w:proofErr w:type="spellEnd"/>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lastRenderedPageBreak/>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lastRenderedPageBreak/>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4973106D"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r w:rsidR="008179C4">
        <w:t xml:space="preserve"> (</w:t>
      </w:r>
      <w:proofErr w:type="spellStart"/>
      <w:r w:rsidR="008179C4" w:rsidRPr="008179C4">
        <w:rPr>
          <w:color w:val="FF0000"/>
        </w:rPr>
        <w:t>poglej</w:t>
      </w:r>
      <w:proofErr w:type="spellEnd"/>
      <w:r w:rsidR="008179C4" w:rsidRPr="008179C4">
        <w:rPr>
          <w:color w:val="FF0000"/>
        </w:rPr>
        <w:t xml:space="preserve">, </w:t>
      </w:r>
      <w:proofErr w:type="spellStart"/>
      <w:r w:rsidR="008179C4" w:rsidRPr="008179C4">
        <w:rPr>
          <w:color w:val="FF0000"/>
        </w:rPr>
        <w:t>če</w:t>
      </w:r>
      <w:proofErr w:type="spellEnd"/>
      <w:r w:rsidR="008179C4" w:rsidRPr="008179C4">
        <w:rPr>
          <w:color w:val="FF0000"/>
        </w:rPr>
        <w:t xml:space="preserve"> </w:t>
      </w:r>
      <w:proofErr w:type="spellStart"/>
      <w:r w:rsidR="008179C4" w:rsidRPr="008179C4">
        <w:rPr>
          <w:color w:val="FF0000"/>
        </w:rPr>
        <w:t>raje</w:t>
      </w:r>
      <w:proofErr w:type="spellEnd"/>
      <w:r w:rsidR="008179C4" w:rsidRPr="008179C4">
        <w:rPr>
          <w:color w:val="FF0000"/>
        </w:rPr>
        <w:t xml:space="preserve"> </w:t>
      </w:r>
      <w:proofErr w:type="spellStart"/>
      <w:r w:rsidR="008179C4" w:rsidRPr="008179C4">
        <w:rPr>
          <w:color w:val="FF0000"/>
        </w:rPr>
        <w:t>sodelovalno</w:t>
      </w:r>
      <w:proofErr w:type="spellEnd"/>
      <w:r w:rsidR="008179C4" w:rsidRPr="008179C4">
        <w:rPr>
          <w:color w:val="FF0000"/>
        </w:rPr>
        <w:t>!</w:t>
      </w:r>
    </w:p>
    <w:p w14:paraId="633EB015" w14:textId="278CC56D" w:rsidR="00E94972" w:rsidRDefault="00E94972" w:rsidP="00E94972">
      <w:pPr>
        <w:pStyle w:val="Heading3"/>
      </w:pPr>
      <w:bookmarkStart w:id="1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w:t>
      </w:r>
      <w:r w:rsidR="00503816">
        <w:lastRenderedPageBreak/>
        <w:t>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568C59AC"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02CD4">
              <w:instrText xml:space="preserve"> ADDIN ZOTERO_ITEM CSL_CITATION {"citationID":"t8HeEK8L","properties":{"formattedCitation":"(R. E. Slavin et al., 2003)","plainCitation":"(R. E. 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802CD4" w:rsidRPr="00802CD4">
              <w:rPr>
                <w:rFonts w:ascii="Calibri" w:hAnsi="Calibri" w:cs="Calibri"/>
              </w:rPr>
              <w:t>(R. E. 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1"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lastRenderedPageBreak/>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1"/>
      <w:proofErr w:type="spellEnd"/>
    </w:p>
    <w:p w14:paraId="74800457" w14:textId="4B0172C3"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802CD4">
        <w:rPr>
          <w:lang w:val="sl"/>
        </w:rPr>
        <w:instrText xml:space="preserve"> ADDIN ZOTERO_ITEM CSL_CITATION {"citationID":"bq6seUAb","properties":{"formattedCitation":"(R. E. Slavin et al., 2003; Van Der Laan Smith &amp; Spindle, 2007)","plainCitation":"(R. E. 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802CD4" w:rsidRPr="00802CD4">
        <w:rPr>
          <w:rFonts w:ascii="Calibri" w:hAnsi="Calibri" w:cs="Calibri"/>
        </w:rPr>
        <w:t>(R. E. 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2" w:name="_Toc158895379"/>
      <w:proofErr w:type="spellStart"/>
      <w:r>
        <w:lastRenderedPageBreak/>
        <w:t>Formiranje</w:t>
      </w:r>
      <w:proofErr w:type="spellEnd"/>
      <w:r>
        <w:t xml:space="preserve"> </w:t>
      </w:r>
      <w:proofErr w:type="spellStart"/>
      <w:r>
        <w:t>skupin</w:t>
      </w:r>
      <w:bookmarkEnd w:id="12"/>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lastRenderedPageBreak/>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546C94A0"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802CD4">
        <w:rPr>
          <w:sz w:val="20"/>
          <w:szCs w:val="18"/>
        </w:rPr>
        <w:instrText xml:space="preserve"> ADDIN ZOTERO_ITEM CSL_CITATION {"citationID":"478BrkwH","properties":{"formattedCitation":"(R. E. Slavin et al., 2003)","plainCitation":"(R. E. 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802CD4" w:rsidRPr="00802CD4">
        <w:rPr>
          <w:rFonts w:ascii="Calibri" w:hAnsi="Calibri" w:cs="Calibri"/>
          <w:sz w:val="20"/>
        </w:rPr>
        <w:t>(R. E. 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802CD4">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R. E. Slavin, 1996; Webb, 1991)","plainCitation":"(Al Mulhim &amp; Eldokhny, 2020; Bilgin et al., 2015; D. W. Johnson &amp; Johnson, 2011; Kalaian et al., 2018; Kanter &amp; Konstantopoulos, 2010; Mahasneh &amp; Alwan, 2018; R. E.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802CD4" w:rsidRPr="00802CD4">
        <w:rPr>
          <w:rFonts w:ascii="Calibri" w:hAnsi="Calibri" w:cs="Calibri"/>
          <w:sz w:val="20"/>
        </w:rPr>
        <w:t xml:space="preserve">(Al Mulhim &amp; </w:t>
      </w:r>
      <w:proofErr w:type="spellStart"/>
      <w:r w:rsidR="00802CD4" w:rsidRPr="00802CD4">
        <w:rPr>
          <w:rFonts w:ascii="Calibri" w:hAnsi="Calibri" w:cs="Calibri"/>
          <w:sz w:val="20"/>
        </w:rPr>
        <w:t>Eldokhny</w:t>
      </w:r>
      <w:proofErr w:type="spellEnd"/>
      <w:r w:rsidR="00802CD4" w:rsidRPr="00802CD4">
        <w:rPr>
          <w:rFonts w:ascii="Calibri" w:hAnsi="Calibri" w:cs="Calibri"/>
          <w:sz w:val="20"/>
        </w:rPr>
        <w:t xml:space="preserve">, 2020; Bilgin et al., 2015; D. W. Johnson &amp; Johnson, 2011; Kalaian et al., 2018; Kanter &amp; Konstantopoulos, 2010; </w:t>
      </w:r>
      <w:proofErr w:type="spellStart"/>
      <w:r w:rsidR="00802CD4" w:rsidRPr="00802CD4">
        <w:rPr>
          <w:rFonts w:ascii="Calibri" w:hAnsi="Calibri" w:cs="Calibri"/>
          <w:sz w:val="20"/>
        </w:rPr>
        <w:t>Mahasneh</w:t>
      </w:r>
      <w:proofErr w:type="spellEnd"/>
      <w:r w:rsidR="00802CD4" w:rsidRPr="00802CD4">
        <w:rPr>
          <w:rFonts w:ascii="Calibri" w:hAnsi="Calibri" w:cs="Calibri"/>
          <w:sz w:val="20"/>
        </w:rPr>
        <w:t xml:space="preserve"> &amp; Alwan, 2018; R. E.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3"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3"/>
      <w:proofErr w:type="spellEnd"/>
    </w:p>
    <w:p w14:paraId="0876ED23" w14:textId="75B2E4A3" w:rsidR="00F02E01" w:rsidRDefault="00E94972" w:rsidP="00BD184E">
      <w:pPr>
        <w:pStyle w:val="Heading3"/>
      </w:pPr>
      <w:bookmarkStart w:id="14" w:name="_Toc158895381"/>
      <w:proofErr w:type="spellStart"/>
      <w:r>
        <w:t>Uvod</w:t>
      </w:r>
      <w:proofErr w:type="spellEnd"/>
      <w:r>
        <w:t xml:space="preserve"> v </w:t>
      </w:r>
      <w:proofErr w:type="spellStart"/>
      <w:r>
        <w:t>umetno</w:t>
      </w:r>
      <w:proofErr w:type="spellEnd"/>
      <w:r>
        <w:t xml:space="preserve"> </w:t>
      </w:r>
      <w:proofErr w:type="spellStart"/>
      <w:r>
        <w:t>inteligenco</w:t>
      </w:r>
      <w:bookmarkEnd w:id="14"/>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5"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5"/>
      <w:proofErr w:type="spellEnd"/>
    </w:p>
    <w:p w14:paraId="46388DE7" w14:textId="0386CBFF" w:rsidR="00770A8B" w:rsidRDefault="007614F5" w:rsidP="00BD184E">
      <w:pPr>
        <w:pStyle w:val="Heading3"/>
      </w:pPr>
      <w:bookmarkStart w:id="16" w:name="_Toc158895382"/>
      <w:proofErr w:type="spellStart"/>
      <w:r>
        <w:lastRenderedPageBreak/>
        <w:t>Strojno</w:t>
      </w:r>
      <w:proofErr w:type="spellEnd"/>
      <w:r>
        <w:t xml:space="preserve"> </w:t>
      </w:r>
      <w:proofErr w:type="spellStart"/>
      <w:r>
        <w:t>učenje</w:t>
      </w:r>
      <w:bookmarkEnd w:id="16"/>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7"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7"/>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lastRenderedPageBreak/>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lastRenderedPageBreak/>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lastRenderedPageBreak/>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lastRenderedPageBreak/>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lastRenderedPageBreak/>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66F38A9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lastRenderedPageBreak/>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26FA2F41">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lastRenderedPageBreak/>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w:t>
      </w:r>
      <w:r w:rsidR="00985885">
        <w:lastRenderedPageBreak/>
        <w:t xml:space="preserve">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8"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8"/>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lastRenderedPageBreak/>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19" w:name="_Toc158895385"/>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19"/>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0" w:name="_Toc158895386"/>
      <w:proofErr w:type="spellStart"/>
      <w:r>
        <w:t>Empirični</w:t>
      </w:r>
      <w:proofErr w:type="spellEnd"/>
      <w:r>
        <w:t xml:space="preserve"> del</w:t>
      </w:r>
      <w:bookmarkEnd w:id="20"/>
    </w:p>
    <w:p w14:paraId="7507C811" w14:textId="2D52E544" w:rsidR="00F02E01" w:rsidRDefault="00E94972" w:rsidP="00F02E01">
      <w:pPr>
        <w:pStyle w:val="Heading2"/>
      </w:pPr>
      <w:bookmarkStart w:id="21"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1"/>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lastRenderedPageBreak/>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2" w:name="_Toc158895388"/>
      <w:proofErr w:type="spellStart"/>
      <w:r>
        <w:t>Raziskovalne</w:t>
      </w:r>
      <w:proofErr w:type="spellEnd"/>
      <w:r>
        <w:t xml:space="preserve"> </w:t>
      </w:r>
      <w:proofErr w:type="spellStart"/>
      <w:r>
        <w:t>hipoteze</w:t>
      </w:r>
      <w:bookmarkEnd w:id="22"/>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3" w:name="_Toc158895389"/>
      <w:proofErr w:type="spellStart"/>
      <w:r>
        <w:lastRenderedPageBreak/>
        <w:t>Metodologija</w:t>
      </w:r>
      <w:bookmarkEnd w:id="23"/>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4" w:name="_Toc158895390"/>
      <w:proofErr w:type="spellStart"/>
      <w:r>
        <w:t>Vzorec</w:t>
      </w:r>
      <w:bookmarkEnd w:id="24"/>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5" w:name="_Toc158895391"/>
      <w:proofErr w:type="spellStart"/>
      <w:r>
        <w:t>Zbiranje</w:t>
      </w:r>
      <w:proofErr w:type="spellEnd"/>
      <w:r>
        <w:t xml:space="preserve"> </w:t>
      </w:r>
      <w:proofErr w:type="spellStart"/>
      <w:r>
        <w:t>podatkov</w:t>
      </w:r>
      <w:bookmarkEnd w:id="25"/>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 xml:space="preserve">Vsi udeleženci so sodelovali prostovoljno in niso bili finančno nagrajeni za sodelovanje v raziskavi. Raziskava je potekala v skladu z etičnimi standardi Deklaracije iz Helsinkov iz leta 1964 </w:t>
      </w:r>
      <w:r w:rsidRPr="0065197D">
        <w:rPr>
          <w:lang w:val="sl-SI"/>
        </w:rPr>
        <w:lastRenderedPageBreak/>
        <w:t>in evropskim zakonom o varstvu podatkov (Splošna uredba o varstvu podatkov EU–GDPR UE 2016/67).</w:t>
      </w:r>
    </w:p>
    <w:p w14:paraId="3B485418" w14:textId="1D8AB55D"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3331C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uvzokQog/1vOl1bk0","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6" w:name="_Toc158895392"/>
      <w:proofErr w:type="spellStart"/>
      <w:r>
        <w:t>Obdelava</w:t>
      </w:r>
      <w:proofErr w:type="spellEnd"/>
      <w:r>
        <w:t xml:space="preserve"> </w:t>
      </w:r>
      <w:proofErr w:type="spellStart"/>
      <w:r>
        <w:t>podatkov</w:t>
      </w:r>
      <w:bookmarkEnd w:id="26"/>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 xml:space="preserve">(Wickham, </w:t>
      </w:r>
      <w:r w:rsidR="00320E2A" w:rsidRPr="00320E2A">
        <w:rPr>
          <w:rFonts w:ascii="Calibri" w:hAnsi="Calibri" w:cs="Calibri"/>
        </w:rPr>
        <w:lastRenderedPageBreak/>
        <w:t>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7" w:name="_Toc158895393"/>
      <w:r>
        <w:rPr>
          <w:lang w:val="sl"/>
        </w:rPr>
        <w:t>Rezultati in interpretacija</w:t>
      </w:r>
      <w:bookmarkEnd w:id="27"/>
    </w:p>
    <w:p w14:paraId="50A1EE22" w14:textId="50245AC6" w:rsidR="00702B52" w:rsidRDefault="00702B52" w:rsidP="00702B52">
      <w:pPr>
        <w:pStyle w:val="Heading3"/>
        <w:rPr>
          <w:lang w:val="sl"/>
        </w:rPr>
      </w:pPr>
      <w:bookmarkStart w:id="28" w:name="_Toc158895394"/>
      <w:r>
        <w:rPr>
          <w:lang w:val="sl"/>
        </w:rPr>
        <w:t>Deskriptivna statistika</w:t>
      </w:r>
      <w:bookmarkEnd w:id="28"/>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lastRenderedPageBreak/>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2"/>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3"/>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4"/>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9" w:name="_Toc158895395"/>
      <w:r>
        <w:rPr>
          <w:lang w:val="sl"/>
        </w:rPr>
        <w:t>Test zanesljivosti</w:t>
      </w:r>
      <w:bookmarkEnd w:id="29"/>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0" w:name="_Toc158895396"/>
      <w:r>
        <w:rPr>
          <w:lang w:val="sl"/>
        </w:rPr>
        <w:t>Test normalnosti</w:t>
      </w:r>
      <w:bookmarkEnd w:id="3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1" w:name="_Toc158895397"/>
      <w:r>
        <w:rPr>
          <w:lang w:val="sl"/>
        </w:rPr>
        <w:t xml:space="preserve">Test korelacije </w:t>
      </w:r>
      <w:proofErr w:type="spellStart"/>
      <w:r>
        <w:rPr>
          <w:lang w:val="sl"/>
        </w:rPr>
        <w:t>značilk</w:t>
      </w:r>
      <w:bookmarkEnd w:id="31"/>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2" w:name="_Toc158895398"/>
      <w:r>
        <w:rPr>
          <w:lang w:val="sl"/>
        </w:rPr>
        <w:t xml:space="preserve">Test pomembnosti </w:t>
      </w:r>
      <w:proofErr w:type="spellStart"/>
      <w:r>
        <w:rPr>
          <w:lang w:val="sl"/>
        </w:rPr>
        <w:t>značilk</w:t>
      </w:r>
      <w:bookmarkEnd w:id="3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2"/>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3" w:name="_Toc158895399"/>
      <w:r>
        <w:rPr>
          <w:lang w:val="sl"/>
        </w:rPr>
        <w:t xml:space="preserve">Test </w:t>
      </w:r>
      <w:proofErr w:type="spellStart"/>
      <w:r>
        <w:rPr>
          <w:lang w:val="sl"/>
        </w:rPr>
        <w:t>predikcije</w:t>
      </w:r>
      <w:bookmarkEnd w:id="33"/>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5543D975">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4" w:name="_Toc158895400"/>
      <w:r>
        <w:rPr>
          <w:lang w:val="sl"/>
        </w:rPr>
        <w:t>Test manjšanja dimenzije prostora oziroma vizualizacija podatkov</w:t>
      </w:r>
      <w:bookmarkEnd w:id="34"/>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6"/>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7"/>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5" w:name="_Toc158895401"/>
      <w:proofErr w:type="spellStart"/>
      <w:r>
        <w:t>Sklepne</w:t>
      </w:r>
      <w:proofErr w:type="spellEnd"/>
      <w:r>
        <w:t xml:space="preserve"> </w:t>
      </w:r>
      <w:proofErr w:type="spellStart"/>
      <w:r>
        <w:t>ugotovitve</w:t>
      </w:r>
      <w:bookmarkEnd w:id="35"/>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6"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6"/>
      <w:proofErr w:type="spellEnd"/>
    </w:p>
    <w:p w14:paraId="3C1301C5" w14:textId="77777777" w:rsidR="00802CD4" w:rsidRDefault="00812CAE" w:rsidP="00802CD4">
      <w:pPr>
        <w:pStyle w:val="Bibliography"/>
      </w:pPr>
      <w:r>
        <w:fldChar w:fldCharType="begin"/>
      </w:r>
      <w:r w:rsidR="00257468">
        <w:instrText xml:space="preserve"> ADDIN ZOTERO_BIBL {"uncited":[],"omitted":[],"custom":[]} CSL_BIBLIOGRAPHY </w:instrText>
      </w:r>
      <w:r>
        <w:fldChar w:fldCharType="separate"/>
      </w:r>
      <w:r w:rsidR="00802CD4">
        <w:t xml:space="preserve">Adnan, M., Habib, A., Ashraf, J., </w:t>
      </w:r>
      <w:proofErr w:type="spellStart"/>
      <w:r w:rsidR="00802CD4">
        <w:t>Mussadiq</w:t>
      </w:r>
      <w:proofErr w:type="spellEnd"/>
      <w:r w:rsidR="00802CD4">
        <w:t xml:space="preserve">, S., Raza, A. A., Abid, M., Bashir, M., &amp; Khan, S. U. (2021). Predicting at-Risk Students at Different Percentages of Course Length for Early Intervention Using Machine Learning Models. </w:t>
      </w:r>
      <w:r w:rsidR="00802CD4">
        <w:rPr>
          <w:i/>
          <w:iCs/>
        </w:rPr>
        <w:t>IEEE Access</w:t>
      </w:r>
      <w:r w:rsidR="00802CD4">
        <w:t xml:space="preserve">, </w:t>
      </w:r>
      <w:r w:rsidR="00802CD4">
        <w:rPr>
          <w:i/>
          <w:iCs/>
        </w:rPr>
        <w:t>9</w:t>
      </w:r>
      <w:r w:rsidR="00802CD4">
        <w:t>, 7519–7539. https://doi.org/10.1109/ACCESS.2021.3049446</w:t>
      </w:r>
    </w:p>
    <w:p w14:paraId="4037C5EC" w14:textId="77777777" w:rsidR="00802CD4" w:rsidRDefault="00802CD4" w:rsidP="00802CD4">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36B0C308" w14:textId="77777777" w:rsidR="00802CD4" w:rsidRDefault="00802CD4" w:rsidP="00802CD4">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3636CAA5" w14:textId="77777777" w:rsidR="00802CD4" w:rsidRDefault="00802CD4" w:rsidP="00802CD4">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F08F361" w14:textId="77777777" w:rsidR="00802CD4" w:rsidRDefault="00802CD4" w:rsidP="00802CD4">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456DCF77" w14:textId="77777777" w:rsidR="00802CD4" w:rsidRDefault="00802CD4" w:rsidP="00802CD4">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20BCF28E" w14:textId="77777777" w:rsidR="00802CD4" w:rsidRDefault="00802CD4" w:rsidP="00802CD4">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0BB201C3" w14:textId="77777777" w:rsidR="00802CD4" w:rsidRDefault="00802CD4" w:rsidP="00802CD4">
      <w:pPr>
        <w:pStyle w:val="Bibliography"/>
      </w:pPr>
      <w:r>
        <w:rPr>
          <w:i/>
          <w:iCs/>
        </w:rPr>
        <w:t>American Association for the Advancement of Science (AAAS)</w:t>
      </w:r>
      <w:r>
        <w:t>. (n.d.). [Web page]. Library of Congress, Washington, D.C. 20540 USA. Retrieved 11 January 2024, from https://www.loc.gov/item/lcwaN0002953/</w:t>
      </w:r>
    </w:p>
    <w:p w14:paraId="46FA56F4" w14:textId="77777777" w:rsidR="00802CD4" w:rsidRDefault="00802CD4" w:rsidP="00802CD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0CE6A290" w14:textId="77777777" w:rsidR="00802CD4" w:rsidRDefault="00802CD4" w:rsidP="00802CD4">
      <w:pPr>
        <w:pStyle w:val="Bibliography"/>
      </w:pPr>
      <w:r>
        <w:lastRenderedPageBreak/>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06F73293" w14:textId="77777777" w:rsidR="00802CD4" w:rsidRDefault="00802CD4" w:rsidP="00802CD4">
      <w:pPr>
        <w:pStyle w:val="Bibliography"/>
      </w:pPr>
      <w:r>
        <w:t xml:space="preserve">Batton, M. (2010). The effect of cooperative groups on math anxiety. </w:t>
      </w:r>
      <w:r>
        <w:rPr>
          <w:i/>
          <w:iCs/>
        </w:rPr>
        <w:t>Walden Dissertations and Doctoral Studies</w:t>
      </w:r>
      <w:r>
        <w:t>. https://scholarworks.waldenu.edu/dissertations/822</w:t>
      </w:r>
    </w:p>
    <w:p w14:paraId="545BF716" w14:textId="77777777" w:rsidR="00802CD4" w:rsidRDefault="00802CD4" w:rsidP="00802CD4">
      <w:pPr>
        <w:pStyle w:val="Bibliography"/>
      </w:pPr>
      <w:proofErr w:type="spellStart"/>
      <w:r>
        <w:t>Begeny</w:t>
      </w:r>
      <w:proofErr w:type="spellEnd"/>
      <w:r>
        <w:t xml:space="preserve">, J. C., Codding, R. S., Wang, J., Hida, R. M., Patterson, S. L., Kessler, S., Fields-Turner, F., &amp; Ramos, K. A. (2020). An Analysis of Motivation Strategies Used within the Small-Group Accelerating Mathematics Performance through Practice Strategies (AMPPS-SG) Program. </w:t>
      </w:r>
      <w:r>
        <w:rPr>
          <w:i/>
          <w:iCs/>
        </w:rPr>
        <w:t>Psychology in the Schools</w:t>
      </w:r>
      <w:r>
        <w:t xml:space="preserve">, </w:t>
      </w:r>
      <w:r>
        <w:rPr>
          <w:i/>
          <w:iCs/>
        </w:rPr>
        <w:t>57</w:t>
      </w:r>
      <w:r>
        <w:t>(4), 540–555. https://doi.org/10.1002/pits.22334</w:t>
      </w:r>
    </w:p>
    <w:p w14:paraId="6722DDFB" w14:textId="77777777" w:rsidR="00802CD4" w:rsidRDefault="00802CD4" w:rsidP="00802CD4">
      <w:pPr>
        <w:pStyle w:val="Bibliography"/>
      </w:pPr>
      <w:r>
        <w:t xml:space="preserve">Bhusal, A. (2021). </w:t>
      </w:r>
      <w:r>
        <w:rPr>
          <w:i/>
          <w:iCs/>
        </w:rPr>
        <w:t>Predicting Student’s Performance Through Data Mining</w:t>
      </w:r>
      <w:r>
        <w:t>. https://doi.org/10.48550/ARXIV.2112.01247</w:t>
      </w:r>
    </w:p>
    <w:p w14:paraId="3FAAE1F7" w14:textId="77777777" w:rsidR="00802CD4" w:rsidRDefault="00802CD4" w:rsidP="00802CD4">
      <w:pPr>
        <w:pStyle w:val="Bibliography"/>
      </w:pPr>
      <w:r>
        <w:t xml:space="preserve">Bibal,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19AB9D45" w14:textId="77777777" w:rsidR="00802CD4" w:rsidRDefault="00802CD4" w:rsidP="00802CD4">
      <w:pPr>
        <w:pStyle w:val="Bibliography"/>
      </w:pPr>
      <w:r>
        <w:t xml:space="preserve">Biggs, J. B., &amp; Tang, C. S. (2011). </w:t>
      </w:r>
      <w:r>
        <w:rPr>
          <w:i/>
          <w:iCs/>
        </w:rPr>
        <w:t>Teaching for quality learning at university: What the student does</w:t>
      </w:r>
      <w:r>
        <w:t xml:space="preserve"> (4th edition). McGraw-Hill, Society for Research into Higher Education &amp; Open University Press.</w:t>
      </w:r>
    </w:p>
    <w:p w14:paraId="67BD200E" w14:textId="77777777" w:rsidR="00802CD4" w:rsidRDefault="00802CD4" w:rsidP="00802CD4">
      <w:pPr>
        <w:pStyle w:val="Bibliography"/>
      </w:pPr>
      <w:r>
        <w:t xml:space="preserve">Bilgin, I., </w:t>
      </w:r>
      <w:proofErr w:type="spellStart"/>
      <w:r>
        <w:t>Karakuyu</w:t>
      </w:r>
      <w:proofErr w:type="spellEnd"/>
      <w:r>
        <w:t xml:space="preserve">,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5D839792" w14:textId="77777777" w:rsidR="00802CD4" w:rsidRDefault="00802CD4" w:rsidP="00802CD4">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1C5A97C1" w14:textId="77777777" w:rsidR="00802CD4" w:rsidRDefault="00802CD4" w:rsidP="00802CD4">
      <w:pPr>
        <w:pStyle w:val="Bibliography"/>
      </w:pPr>
      <w:proofErr w:type="spellStart"/>
      <w:r>
        <w:lastRenderedPageBreak/>
        <w:t>Bonesrønning</w:t>
      </w:r>
      <w:proofErr w:type="spellEnd"/>
      <w:r>
        <w:t xml:space="preserve">, H., </w:t>
      </w:r>
      <w:proofErr w:type="spellStart"/>
      <w:r>
        <w:t>Finseraas</w:t>
      </w:r>
      <w:proofErr w:type="spellEnd"/>
      <w:r>
        <w:t xml:space="preserve">, H., </w:t>
      </w:r>
      <w:proofErr w:type="spellStart"/>
      <w:r>
        <w:t>Hardoy</w:t>
      </w:r>
      <w:proofErr w:type="spellEnd"/>
      <w:r>
        <w:t xml:space="preserve">, I., Iversen, J. M. V., Nyhus, O. H., Opheim, V., </w:t>
      </w:r>
      <w:proofErr w:type="spellStart"/>
      <w:r>
        <w:t>Salvanes</w:t>
      </w:r>
      <w:proofErr w:type="spellEnd"/>
      <w:r>
        <w:t xml:space="preserve">, K. V., </w:t>
      </w:r>
      <w:proofErr w:type="spellStart"/>
      <w:r>
        <w:t>Sandsør</w:t>
      </w:r>
      <w:proofErr w:type="spellEnd"/>
      <w:r>
        <w:t xml:space="preserve">, A. M. J., &amp; Schøne, P. (2022). Small-group instruction to improve student performance in mathematics in early grades: Results from a randomized field experiment. </w:t>
      </w:r>
      <w:r>
        <w:rPr>
          <w:i/>
          <w:iCs/>
        </w:rPr>
        <w:t>Journal of Public Economics</w:t>
      </w:r>
      <w:r>
        <w:t xml:space="preserve">, </w:t>
      </w:r>
      <w:r>
        <w:rPr>
          <w:i/>
          <w:iCs/>
        </w:rPr>
        <w:t>216</w:t>
      </w:r>
      <w:r>
        <w:t>, 104765. https://doi.org/10.1016/j.jpubeco.2022.104765</w:t>
      </w:r>
    </w:p>
    <w:p w14:paraId="5A7C872D" w14:textId="77777777" w:rsidR="00802CD4" w:rsidRDefault="00802CD4" w:rsidP="00802CD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65AAECC" w14:textId="77777777" w:rsidR="00802CD4" w:rsidRDefault="00802CD4" w:rsidP="00802CD4">
      <w:pPr>
        <w:pStyle w:val="Bibliography"/>
      </w:pPr>
      <w:r>
        <w:t xml:space="preserve">Bregant, B. (2023). </w:t>
      </w:r>
      <w:r>
        <w:rPr>
          <w:i/>
          <w:iCs/>
        </w:rPr>
        <w:t>Tandem learning: Student dataset</w:t>
      </w:r>
      <w:r>
        <w:t xml:space="preserve"> (1.0) [dataset]. GitHub. https://github.com/borbregant/ai_tandem_learning</w:t>
      </w:r>
    </w:p>
    <w:p w14:paraId="0FF0C611" w14:textId="77777777" w:rsidR="00802CD4" w:rsidRDefault="00802CD4" w:rsidP="00802CD4">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22EB3AB1" w14:textId="77777777" w:rsidR="00802CD4" w:rsidRDefault="00802CD4" w:rsidP="00802CD4">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35375AD7" w14:textId="77777777" w:rsidR="00802CD4" w:rsidRDefault="00802CD4" w:rsidP="00802CD4">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27A4A8F9" w14:textId="77777777" w:rsidR="00802CD4" w:rsidRDefault="00802CD4" w:rsidP="00802CD4">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72F31B24" w14:textId="77777777" w:rsidR="00802CD4" w:rsidRDefault="00802CD4" w:rsidP="00802CD4">
      <w:pPr>
        <w:pStyle w:val="Bibliography"/>
      </w:pPr>
      <w:r>
        <w:t xml:space="preserve">Burgess, A., &amp; Mellis, C. (2015). Feedback and assessment for clinical placements: Achieving the right balance. </w:t>
      </w:r>
      <w:r>
        <w:rPr>
          <w:i/>
          <w:iCs/>
        </w:rPr>
        <w:t>Advances in Medical Education and Practice</w:t>
      </w:r>
      <w:r>
        <w:t>, 373. https://doi.org/10.2147/AMEP.S77890</w:t>
      </w:r>
    </w:p>
    <w:p w14:paraId="7365273D" w14:textId="77777777" w:rsidR="00802CD4" w:rsidRDefault="00802CD4" w:rsidP="00802CD4">
      <w:pPr>
        <w:pStyle w:val="Bibliography"/>
      </w:pPr>
      <w:r>
        <w:lastRenderedPageBreak/>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0A9F5669" w14:textId="77777777" w:rsidR="00802CD4" w:rsidRDefault="00802CD4" w:rsidP="00802CD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DC2A861" w14:textId="77777777" w:rsidR="00802CD4" w:rsidRDefault="00802CD4" w:rsidP="00802CD4">
      <w:pPr>
        <w:pStyle w:val="Bibliography"/>
      </w:pPr>
      <w:proofErr w:type="spellStart"/>
      <w:r>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4FC2477C" w14:textId="77777777" w:rsidR="00802CD4" w:rsidRDefault="00802CD4" w:rsidP="00802CD4">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6B3D4D5D" w14:textId="77777777" w:rsidR="00802CD4" w:rsidRDefault="00802CD4" w:rsidP="00802CD4">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29CDE983" w14:textId="77777777" w:rsidR="00802CD4" w:rsidRDefault="00802CD4" w:rsidP="00802CD4">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5B8422D3" w14:textId="77777777" w:rsidR="00802CD4" w:rsidRDefault="00802CD4" w:rsidP="00802CD4">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7738E97E" w14:textId="77777777" w:rsidR="00802CD4" w:rsidRDefault="00802CD4" w:rsidP="00802CD4">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 xml:space="preserve">Machine Learning and Knowledge Discovery </w:t>
      </w:r>
      <w:r>
        <w:rPr>
          <w:i/>
          <w:iCs/>
        </w:rPr>
        <w:lastRenderedPageBreak/>
        <w:t>in Databases</w:t>
      </w:r>
      <w:r>
        <w:t xml:space="preserve"> (Vol. 5211, pp. 241–256). Springer Berlin Heidelberg. https://doi.org/10.1007/978-3-540-87479-9_34</w:t>
      </w:r>
    </w:p>
    <w:p w14:paraId="5D6275BE" w14:textId="77777777" w:rsidR="00802CD4" w:rsidRDefault="00802CD4" w:rsidP="00802CD4">
      <w:pPr>
        <w:pStyle w:val="Bibliography"/>
      </w:pPr>
      <w:r>
        <w:t xml:space="preserve">Coan, R. W. (1978). </w:t>
      </w:r>
      <w:r>
        <w:rPr>
          <w:i/>
          <w:iCs/>
        </w:rPr>
        <w:t>The Eighth Mental Measurements Yearbook</w:t>
      </w:r>
      <w:r>
        <w:t xml:space="preserve">, </w:t>
      </w:r>
      <w:r>
        <w:rPr>
          <w:i/>
          <w:iCs/>
        </w:rPr>
        <w:t>1</w:t>
      </w:r>
      <w:r>
        <w:t>, 970–975.</w:t>
      </w:r>
    </w:p>
    <w:p w14:paraId="254BD450" w14:textId="77777777" w:rsidR="00802CD4" w:rsidRDefault="00802CD4" w:rsidP="00802CD4">
      <w:pPr>
        <w:pStyle w:val="Bibliography"/>
      </w:pPr>
      <w:r>
        <w:t xml:space="preserve">Cohen, E. G., &amp; Lotan, R. A. (2014). </w:t>
      </w:r>
      <w:r>
        <w:rPr>
          <w:i/>
          <w:iCs/>
        </w:rPr>
        <w:t>Designing Groupwork: Strategies for the Heterogeneous Classroom Third Edition</w:t>
      </w:r>
      <w:r>
        <w:t>. Teachers College Press.</w:t>
      </w:r>
    </w:p>
    <w:p w14:paraId="691CD62E" w14:textId="77777777" w:rsidR="00802CD4" w:rsidRDefault="00802CD4" w:rsidP="00802CD4">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125189BE" w14:textId="77777777" w:rsidR="00802CD4" w:rsidRDefault="00802CD4" w:rsidP="00802CD4">
      <w:pPr>
        <w:pStyle w:val="Bibliography"/>
      </w:pPr>
      <w:r>
        <w:t xml:space="preserve">Cortez, P., &amp; Silva, A. (2008). </w:t>
      </w:r>
      <w:r>
        <w:rPr>
          <w:i/>
          <w:iCs/>
        </w:rPr>
        <w:t>Using data mining to predict secondary school student performance</w:t>
      </w:r>
      <w:r>
        <w:t>.</w:t>
      </w:r>
    </w:p>
    <w:p w14:paraId="5D1DE822" w14:textId="77777777" w:rsidR="00802CD4" w:rsidRDefault="00802CD4" w:rsidP="00802CD4">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5F5F3D56" w14:textId="77777777" w:rsidR="00802CD4" w:rsidRDefault="00802CD4" w:rsidP="00802CD4">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63C0F60A" w14:textId="77777777" w:rsidR="00802CD4" w:rsidRDefault="00802CD4" w:rsidP="00802CD4">
      <w:pPr>
        <w:pStyle w:val="Bibliography"/>
      </w:pPr>
      <w:r>
        <w:t xml:space="preserve">DeVito, A. J. (1985). </w:t>
      </w:r>
      <w:r>
        <w:rPr>
          <w:i/>
          <w:iCs/>
        </w:rPr>
        <w:t>Review of the Myers-Briggs Type Indicator</w:t>
      </w:r>
      <w:r>
        <w:t xml:space="preserve">. </w:t>
      </w:r>
      <w:r>
        <w:rPr>
          <w:i/>
          <w:iCs/>
        </w:rPr>
        <w:t>1</w:t>
      </w:r>
      <w:r>
        <w:t>, 1030–1032.</w:t>
      </w:r>
    </w:p>
    <w:p w14:paraId="7CABC9C0" w14:textId="77777777" w:rsidR="00802CD4" w:rsidRDefault="00802CD4" w:rsidP="00802CD4">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6567CF12" w14:textId="77777777" w:rsidR="00802CD4" w:rsidRDefault="00802CD4" w:rsidP="00802CD4">
      <w:pPr>
        <w:pStyle w:val="Bibliography"/>
      </w:pPr>
      <w:r>
        <w:t xml:space="preserve">Druckman, D., &amp; Bjork, R. A. (1991). </w:t>
      </w:r>
      <w:r>
        <w:rPr>
          <w:i/>
          <w:iCs/>
        </w:rPr>
        <w:t>In the Mind’s Eye: Enhancing Human Performance</w:t>
      </w:r>
      <w:r>
        <w:t xml:space="preserve"> (p. 1580). National Academies Press. https://doi.org/10.17226/1580</w:t>
      </w:r>
    </w:p>
    <w:p w14:paraId="5A7FDD59" w14:textId="77777777" w:rsidR="00802CD4" w:rsidRDefault="00802CD4" w:rsidP="00802CD4">
      <w:pPr>
        <w:pStyle w:val="Bibliography"/>
      </w:pPr>
      <w:r>
        <w:lastRenderedPageBreak/>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65B8A2D" w14:textId="77777777" w:rsidR="00802CD4" w:rsidRDefault="00802CD4" w:rsidP="00802CD4">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0D0E14D" w14:textId="77777777" w:rsidR="00802CD4" w:rsidRDefault="00802CD4" w:rsidP="00802CD4">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586011AD" w14:textId="77777777" w:rsidR="00802CD4" w:rsidRDefault="00802CD4" w:rsidP="00802CD4">
      <w:pPr>
        <w:pStyle w:val="Bibliography"/>
      </w:pPr>
      <w:r>
        <w:rPr>
          <w:i/>
          <w:iCs/>
        </w:rPr>
        <w:t>Fastest Myers-Briggs test</w:t>
      </w:r>
      <w:r>
        <w:t>. (n.d.). Retrieved 21 October 2023, from https://dynomight.net/mbti/</w:t>
      </w:r>
    </w:p>
    <w:p w14:paraId="7892F75B" w14:textId="77777777" w:rsidR="00802CD4" w:rsidRDefault="00802CD4" w:rsidP="00802CD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9285246" w14:textId="77777777" w:rsidR="00802CD4" w:rsidRDefault="00802CD4" w:rsidP="00802CD4">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5AE916C7" w14:textId="77777777" w:rsidR="00802CD4" w:rsidRDefault="00802CD4" w:rsidP="00802CD4">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3B1BB7D8" w14:textId="77777777" w:rsidR="00802CD4" w:rsidRDefault="00802CD4" w:rsidP="00802CD4">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3168B45C" w14:textId="77777777" w:rsidR="00802CD4" w:rsidRDefault="00802CD4" w:rsidP="00802CD4">
      <w:pPr>
        <w:pStyle w:val="Bibliography"/>
      </w:pPr>
      <w:proofErr w:type="spellStart"/>
      <w:r>
        <w:lastRenderedPageBreak/>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8DBED90" w14:textId="77777777" w:rsidR="00802CD4" w:rsidRDefault="00802CD4" w:rsidP="00802CD4">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4835735F" w14:textId="77777777" w:rsidR="00802CD4" w:rsidRDefault="00802CD4" w:rsidP="00802CD4">
      <w:pPr>
        <w:pStyle w:val="Bibliography"/>
      </w:pPr>
      <w:proofErr w:type="spellStart"/>
      <w:r>
        <w:t>Gostinčar-Blagotinšek</w:t>
      </w:r>
      <w:proofErr w:type="spellEnd"/>
      <w:r>
        <w:t xml:space="preserve">, A. (2016). </w:t>
      </w:r>
      <w:proofErr w:type="spellStart"/>
      <w:r>
        <w:rPr>
          <w:i/>
          <w:iCs/>
        </w:rPr>
        <w:t>Raziskovalni</w:t>
      </w:r>
      <w:proofErr w:type="spellEnd"/>
      <w:r>
        <w:rPr>
          <w:i/>
          <w:iCs/>
        </w:rPr>
        <w:t xml:space="preserve"> pouk </w:t>
      </w:r>
      <w:proofErr w:type="spellStart"/>
      <w:r>
        <w:rPr>
          <w:i/>
          <w:iCs/>
        </w:rPr>
        <w:t>fizikalnih</w:t>
      </w:r>
      <w:proofErr w:type="spellEnd"/>
      <w:r>
        <w:rPr>
          <w:i/>
          <w:iCs/>
        </w:rPr>
        <w:t xml:space="preserve"> </w:t>
      </w:r>
      <w:proofErr w:type="spellStart"/>
      <w:r>
        <w:rPr>
          <w:i/>
          <w:iCs/>
        </w:rPr>
        <w:t>vsebin</w:t>
      </w:r>
      <w:proofErr w:type="spellEnd"/>
      <w:r>
        <w:rPr>
          <w:i/>
          <w:iCs/>
        </w:rPr>
        <w:t xml:space="preserve"> </w:t>
      </w:r>
      <w:proofErr w:type="spellStart"/>
      <w:r>
        <w:rPr>
          <w:i/>
          <w:iCs/>
        </w:rPr>
        <w:t>naravoslovja</w:t>
      </w:r>
      <w:proofErr w:type="spellEnd"/>
      <w:r>
        <w:rPr>
          <w:i/>
          <w:iCs/>
        </w:rPr>
        <w:t xml:space="preserve"> </w:t>
      </w:r>
      <w:proofErr w:type="spellStart"/>
      <w:r>
        <w:rPr>
          <w:i/>
          <w:iCs/>
        </w:rPr>
        <w:t>na</w:t>
      </w:r>
      <w:proofErr w:type="spellEnd"/>
      <w:r>
        <w:rPr>
          <w:i/>
          <w:iCs/>
        </w:rPr>
        <w:t xml:space="preserve"> </w:t>
      </w:r>
      <w:proofErr w:type="spellStart"/>
      <w:r>
        <w:rPr>
          <w:i/>
          <w:iCs/>
        </w:rPr>
        <w:t>razredni</w:t>
      </w:r>
      <w:proofErr w:type="spellEnd"/>
      <w:r>
        <w:rPr>
          <w:i/>
          <w:iCs/>
        </w:rPr>
        <w:t xml:space="preserve"> </w:t>
      </w:r>
      <w:proofErr w:type="spellStart"/>
      <w:r>
        <w:rPr>
          <w:i/>
          <w:iCs/>
        </w:rPr>
        <w:t>stopnji</w:t>
      </w:r>
      <w:proofErr w:type="spellEnd"/>
      <w:r>
        <w:t xml:space="preserve"> [PhD Thesis, </w:t>
      </w:r>
      <w:proofErr w:type="spellStart"/>
      <w:r>
        <w:t>Univerza</w:t>
      </w:r>
      <w:proofErr w:type="spellEnd"/>
      <w:r>
        <w:t xml:space="preserve"> v </w:t>
      </w:r>
      <w:proofErr w:type="spellStart"/>
      <w:r>
        <w:t>Ljubljani</w:t>
      </w:r>
      <w:proofErr w:type="spellEnd"/>
      <w:r>
        <w:t>]. http://pefprints.pef.uni-lj.si/3689/</w:t>
      </w:r>
    </w:p>
    <w:p w14:paraId="4597D6FB" w14:textId="77777777" w:rsidR="00802CD4" w:rsidRDefault="00802CD4" w:rsidP="00802CD4">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6D1F425C" w14:textId="77777777" w:rsidR="00802CD4" w:rsidRDefault="00802CD4" w:rsidP="00802CD4">
      <w:pPr>
        <w:pStyle w:val="Bibliography"/>
      </w:pPr>
      <w:r>
        <w:t xml:space="preserve">Grandini, M., Bagli, E., &amp; </w:t>
      </w:r>
      <w:proofErr w:type="spellStart"/>
      <w:r>
        <w:t>Visani</w:t>
      </w:r>
      <w:proofErr w:type="spellEnd"/>
      <w:r>
        <w:t xml:space="preserve">, G. (2020). </w:t>
      </w:r>
      <w:r>
        <w:rPr>
          <w:i/>
          <w:iCs/>
        </w:rPr>
        <w:t>Metrics for Multi-Class Classification: An Overview</w:t>
      </w:r>
      <w:r>
        <w:t>. https://doi.org/10.48550/ARXIV.2008.05756</w:t>
      </w:r>
    </w:p>
    <w:p w14:paraId="6341A1D4" w14:textId="77777777" w:rsidR="00802CD4" w:rsidRDefault="00802CD4" w:rsidP="00802CD4">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67EA3D1F" w14:textId="77777777" w:rsidR="00802CD4" w:rsidRDefault="00802CD4" w:rsidP="00802CD4">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2037B8D0" w14:textId="77777777" w:rsidR="00802CD4" w:rsidRDefault="00802CD4" w:rsidP="00802CD4">
      <w:pPr>
        <w:pStyle w:val="Bibliography"/>
      </w:pPr>
      <w:r>
        <w:t xml:space="preserve">Han, Y., &amp; Xu, Y. (2020). The development of student feedback literacy: The influences of teacher feedback on peer feedback. </w:t>
      </w:r>
      <w:r>
        <w:rPr>
          <w:i/>
          <w:iCs/>
        </w:rPr>
        <w:t>Assessment &amp; Evaluation in Higher Education</w:t>
      </w:r>
      <w:r>
        <w:t xml:space="preserve">, </w:t>
      </w:r>
      <w:r>
        <w:rPr>
          <w:i/>
          <w:iCs/>
        </w:rPr>
        <w:t>45</w:t>
      </w:r>
      <w:r>
        <w:t>(5), 680–696. https://doi.org/10.1080/02602938.2019.1689545</w:t>
      </w:r>
    </w:p>
    <w:p w14:paraId="14B9C248" w14:textId="77777777" w:rsidR="00802CD4" w:rsidRDefault="00802CD4" w:rsidP="00802CD4">
      <w:pPr>
        <w:pStyle w:val="Bibliography"/>
      </w:pPr>
      <w:r>
        <w:lastRenderedPageBreak/>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355EF8E8" w14:textId="77777777" w:rsidR="00802CD4" w:rsidRDefault="00802CD4" w:rsidP="00802CD4">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177FB154" w14:textId="77777777" w:rsidR="00802CD4" w:rsidRDefault="00802CD4" w:rsidP="00802CD4">
      <w:pPr>
        <w:pStyle w:val="Bibliography"/>
      </w:pPr>
      <w:r>
        <w:t xml:space="preserve">Hernandez, H. (2021). </w:t>
      </w:r>
      <w:r>
        <w:rPr>
          <w:i/>
          <w:iCs/>
        </w:rPr>
        <w:t>Testing for Normality: What is the Best Method?</w:t>
      </w:r>
      <w:r>
        <w:t xml:space="preserve"> https://doi.org/10.13140/RG.2.2.13926.14406</w:t>
      </w:r>
    </w:p>
    <w:p w14:paraId="18C29D37" w14:textId="77777777" w:rsidR="00802CD4" w:rsidRDefault="00802CD4" w:rsidP="00802CD4">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7D15F535" w14:textId="77777777" w:rsidR="00802CD4" w:rsidRDefault="00802CD4" w:rsidP="00802CD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4E6CF53A" w14:textId="77777777" w:rsidR="00802CD4" w:rsidRDefault="00802CD4" w:rsidP="00802CD4">
      <w:pPr>
        <w:pStyle w:val="Bibliography"/>
      </w:pPr>
      <w:r>
        <w:t xml:space="preserve">Holmes, W., Bialik, M., &amp; Fadel, C. (2019). </w:t>
      </w:r>
      <w:r>
        <w:rPr>
          <w:i/>
          <w:iCs/>
        </w:rPr>
        <w:t>Artificial Intelligence in Education. Promise and Implications for Teaching and Learning.</w:t>
      </w:r>
    </w:p>
    <w:p w14:paraId="45089F64" w14:textId="77777777" w:rsidR="00802CD4" w:rsidRDefault="00802CD4" w:rsidP="00802CD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6D799B0" w14:textId="77777777" w:rsidR="00802CD4" w:rsidRDefault="00802CD4" w:rsidP="00802CD4">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482FF763" w14:textId="77777777" w:rsidR="00802CD4" w:rsidRDefault="00802CD4" w:rsidP="00802CD4">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733273F1" w14:textId="77777777" w:rsidR="00802CD4" w:rsidRDefault="00802CD4" w:rsidP="00802CD4">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196E2BA" w14:textId="77777777" w:rsidR="00802CD4" w:rsidRDefault="00802CD4" w:rsidP="00802CD4">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484F547" w14:textId="77777777" w:rsidR="00802CD4" w:rsidRDefault="00802CD4" w:rsidP="00802CD4">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3BC27A70" w14:textId="77777777" w:rsidR="00802CD4" w:rsidRDefault="00802CD4" w:rsidP="00802CD4">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2EDFE5C4" w14:textId="77777777" w:rsidR="00802CD4" w:rsidRDefault="00802CD4" w:rsidP="00802CD4">
      <w:pPr>
        <w:pStyle w:val="Bibliography"/>
      </w:pPr>
      <w:proofErr w:type="spellStart"/>
      <w:r>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5E7E6A31" w14:textId="77777777" w:rsidR="00802CD4" w:rsidRDefault="00802CD4" w:rsidP="00802CD4">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32BCB969" w14:textId="77777777" w:rsidR="00802CD4" w:rsidRDefault="00802CD4" w:rsidP="00802CD4">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0D21C24C" w14:textId="77777777" w:rsidR="00802CD4" w:rsidRDefault="00802CD4" w:rsidP="00802CD4">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63278638" w14:textId="77777777" w:rsidR="00802CD4" w:rsidRDefault="00802CD4" w:rsidP="00802CD4">
      <w:pPr>
        <w:pStyle w:val="Bibliography"/>
      </w:pPr>
      <w:r>
        <w:lastRenderedPageBreak/>
        <w:t xml:space="preserve">Johnson, D. W., Johnson, R. T., &amp; Smith, K. A. (1991). </w:t>
      </w:r>
      <w:r>
        <w:rPr>
          <w:i/>
          <w:iCs/>
        </w:rPr>
        <w:t>Cooperative learning: Increasing college faculty instructional productivity</w:t>
      </w:r>
      <w:r>
        <w:t>. School of Education and Human Development, George Washington University.</w:t>
      </w:r>
    </w:p>
    <w:p w14:paraId="7E54FD6A" w14:textId="77777777" w:rsidR="00802CD4" w:rsidRDefault="00802CD4" w:rsidP="00802CD4">
      <w:pPr>
        <w:pStyle w:val="Bibliography"/>
      </w:pPr>
      <w:r>
        <w:t xml:space="preserve">Johnson, R. T., &amp; Johnson, D. W. (1986). Cooperative learning in the science classroom. </w:t>
      </w:r>
      <w:r>
        <w:rPr>
          <w:i/>
          <w:iCs/>
        </w:rPr>
        <w:t>Science and Children</w:t>
      </w:r>
      <w:r>
        <w:t xml:space="preserve">, </w:t>
      </w:r>
      <w:r>
        <w:rPr>
          <w:i/>
          <w:iCs/>
        </w:rPr>
        <w:t>24</w:t>
      </w:r>
      <w:r>
        <w:t>(2), 31–32.</w:t>
      </w:r>
    </w:p>
    <w:p w14:paraId="1D8ABB01" w14:textId="77777777" w:rsidR="00802CD4" w:rsidRDefault="00802CD4" w:rsidP="00802CD4">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6E34D3A0" w14:textId="77777777" w:rsidR="00802CD4" w:rsidRDefault="00802CD4" w:rsidP="00802CD4">
      <w:pPr>
        <w:pStyle w:val="Bibliography"/>
      </w:pPr>
      <w:r>
        <w:t xml:space="preserve">Kagan, S. (1985). Co-op </w:t>
      </w:r>
      <w:proofErr w:type="spellStart"/>
      <w:r>
        <w:t>Co-op</w:t>
      </w:r>
      <w:proofErr w:type="spellEnd"/>
      <w:r>
        <w:t xml:space="preserve">. In R. Slavin, S. Sharan, S. Kagan, R. Hertz-Lazarowitz, C. Webb, &amp; R. </w:t>
      </w:r>
      <w:proofErr w:type="gramStart"/>
      <w:r>
        <w:t>Schmuck</w:t>
      </w:r>
      <w:proofErr w:type="gramEnd"/>
      <w:r>
        <w:t xml:space="preserve"> (Eds.), </w:t>
      </w:r>
      <w:r>
        <w:rPr>
          <w:i/>
          <w:iCs/>
        </w:rPr>
        <w:t>Learning to Cooperate, Cooperating to Learn</w:t>
      </w:r>
      <w:r>
        <w:t xml:space="preserve"> (pp. 437–452). Springer US. https://doi.org/10.1007/978-1-4899-3650-9_16</w:t>
      </w:r>
    </w:p>
    <w:p w14:paraId="7BA79F27" w14:textId="77777777" w:rsidR="00802CD4" w:rsidRDefault="00802CD4" w:rsidP="00802CD4">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8918916" w14:textId="77777777" w:rsidR="00802CD4" w:rsidRDefault="00802CD4" w:rsidP="00802CD4">
      <w:pPr>
        <w:pStyle w:val="Bibliography"/>
      </w:pPr>
      <w:r>
        <w:t xml:space="preserve">Kalaian,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3244FCD1" w14:textId="77777777" w:rsidR="00802CD4" w:rsidRDefault="00802CD4" w:rsidP="00802CD4">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1BA3A004" w14:textId="77777777" w:rsidR="00802CD4" w:rsidRDefault="00802CD4" w:rsidP="00802CD4">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6F3E74DE" w14:textId="77777777" w:rsidR="00802CD4" w:rsidRDefault="00802CD4" w:rsidP="00802CD4">
      <w:pPr>
        <w:pStyle w:val="Bibliography"/>
      </w:pPr>
      <w:r>
        <w:lastRenderedPageBreak/>
        <w:t xml:space="preserve">Khatun, N. (2021). Applications of Normality Test in Statistical Analysis. </w:t>
      </w:r>
      <w:r>
        <w:rPr>
          <w:i/>
          <w:iCs/>
        </w:rPr>
        <w:t>Open Journal of Statistics</w:t>
      </w:r>
      <w:r>
        <w:t xml:space="preserve">, </w:t>
      </w:r>
      <w:r>
        <w:rPr>
          <w:i/>
          <w:iCs/>
        </w:rPr>
        <w:t>11</w:t>
      </w:r>
      <w:r>
        <w:t>(01), 113–122. https://doi.org/10.4236/ojs.2021.111006</w:t>
      </w:r>
    </w:p>
    <w:p w14:paraId="4A166A6D" w14:textId="77777777" w:rsidR="00802CD4" w:rsidRDefault="00802CD4" w:rsidP="00802CD4">
      <w:pPr>
        <w:pStyle w:val="Bibliography"/>
      </w:pPr>
      <w:proofErr w:type="spellStart"/>
      <w:r>
        <w:t>Klados</w:t>
      </w:r>
      <w:proofErr w:type="spellEnd"/>
      <w:r>
        <w:t xml:space="preserve">, M., Paraskevopoulos, E., Pandria,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8FDA226" w14:textId="77777777" w:rsidR="00802CD4" w:rsidRDefault="00802CD4" w:rsidP="00802CD4">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154281BF" w14:textId="77777777" w:rsidR="00802CD4" w:rsidRDefault="00802CD4" w:rsidP="00802CD4">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33782C1E" w14:textId="77777777" w:rsidR="00802CD4" w:rsidRDefault="00802CD4" w:rsidP="00802CD4">
      <w:pPr>
        <w:pStyle w:val="Bibliography"/>
      </w:pPr>
      <w:r>
        <w:t xml:space="preserve">Kramar, M. (2009). </w:t>
      </w:r>
      <w:r>
        <w:rPr>
          <w:i/>
          <w:iCs/>
        </w:rPr>
        <w:t>Pouk</w:t>
      </w:r>
      <w:r>
        <w:t xml:space="preserve">. Educa, </w:t>
      </w:r>
      <w:proofErr w:type="spellStart"/>
      <w:r>
        <w:t>Melior</w:t>
      </w:r>
      <w:proofErr w:type="spellEnd"/>
      <w:r>
        <w:t>.</w:t>
      </w:r>
    </w:p>
    <w:p w14:paraId="2441496D" w14:textId="77777777" w:rsidR="00802CD4" w:rsidRDefault="00802CD4" w:rsidP="00802CD4">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77AA9BDB" w14:textId="77777777" w:rsidR="00802CD4" w:rsidRDefault="00802CD4" w:rsidP="00802CD4">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672A28C7" w14:textId="77777777" w:rsidR="00802CD4" w:rsidRDefault="00802CD4" w:rsidP="00802CD4">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576B3CD3" w14:textId="77777777" w:rsidR="00802CD4" w:rsidRDefault="00802CD4" w:rsidP="00802CD4">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48093F05" w14:textId="77777777" w:rsidR="00802CD4" w:rsidRDefault="00802CD4" w:rsidP="00802CD4">
      <w:pPr>
        <w:pStyle w:val="Bibliography"/>
      </w:pPr>
      <w:r>
        <w:lastRenderedPageBreak/>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5C390E3" w14:textId="77777777" w:rsidR="00802CD4" w:rsidRDefault="00802CD4" w:rsidP="00802CD4">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5A9A27C9" w14:textId="77777777" w:rsidR="00802CD4" w:rsidRDefault="00802CD4" w:rsidP="00802CD4">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66F52342" w14:textId="77777777" w:rsidR="00802CD4" w:rsidRDefault="00802CD4" w:rsidP="00802CD4">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55681A0" w14:textId="77777777" w:rsidR="00802CD4" w:rsidRDefault="00802CD4" w:rsidP="00802CD4">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42B7D17C" w14:textId="77777777" w:rsidR="00802CD4" w:rsidRDefault="00802CD4" w:rsidP="00802CD4">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20EC4D47" w14:textId="77777777" w:rsidR="00802CD4" w:rsidRDefault="00802CD4" w:rsidP="00802CD4">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245D5E5B" w14:textId="77777777" w:rsidR="00802CD4" w:rsidRDefault="00802CD4" w:rsidP="00802CD4">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2CF9A06D" w14:textId="77777777" w:rsidR="00802CD4" w:rsidRDefault="00802CD4" w:rsidP="00802CD4">
      <w:pPr>
        <w:pStyle w:val="Bibliography"/>
      </w:pPr>
      <w:r>
        <w:lastRenderedPageBreak/>
        <w:t xml:space="preserve">McCaslin, W. J., &amp; Lowman, J. (1985). Mastering the Techniques of Teaching. </w:t>
      </w:r>
      <w:r>
        <w:rPr>
          <w:i/>
          <w:iCs/>
        </w:rPr>
        <w:t>Teaching Sociology</w:t>
      </w:r>
      <w:r>
        <w:t xml:space="preserve">, </w:t>
      </w:r>
      <w:r>
        <w:rPr>
          <w:i/>
          <w:iCs/>
        </w:rPr>
        <w:t>12</w:t>
      </w:r>
      <w:r>
        <w:t>(4), 494. https://doi.org/10.2307/1318070</w:t>
      </w:r>
    </w:p>
    <w:p w14:paraId="7F8C477E" w14:textId="77777777" w:rsidR="00802CD4" w:rsidRDefault="00802CD4" w:rsidP="00802CD4">
      <w:pPr>
        <w:pStyle w:val="Bibliography"/>
      </w:pPr>
      <w:r>
        <w:t xml:space="preserve">McLeskey, J., </w:t>
      </w:r>
      <w:proofErr w:type="spellStart"/>
      <w:r>
        <w:t>Maheady</w:t>
      </w:r>
      <w:proofErr w:type="spellEnd"/>
      <w:r>
        <w:t xml:space="preserve">, L., Billingsley, B. S., Brownell, M. T., &amp; Lewis, T. J. (Eds.). (2022). </w:t>
      </w:r>
      <w:r>
        <w:rPr>
          <w:i/>
          <w:iCs/>
        </w:rPr>
        <w:t>High leverage practices for inclusive classrooms</w:t>
      </w:r>
      <w:r>
        <w:t xml:space="preserve"> (Second edition). Routledge.</w:t>
      </w:r>
    </w:p>
    <w:p w14:paraId="439F9B11" w14:textId="77777777" w:rsidR="00802CD4" w:rsidRDefault="00802CD4" w:rsidP="00802CD4">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5D0CC366" w14:textId="77777777" w:rsidR="00802CD4" w:rsidRDefault="00802CD4" w:rsidP="00802CD4">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DB1134B" w14:textId="77777777" w:rsidR="00802CD4" w:rsidRDefault="00802CD4" w:rsidP="00802CD4">
      <w:pPr>
        <w:pStyle w:val="Bibliography"/>
      </w:pPr>
      <w:r>
        <w:t xml:space="preserve">Michaelsen, L. K., Knight, A. B., &amp; Fink, L. D. (2023). </w:t>
      </w:r>
      <w:r>
        <w:rPr>
          <w:i/>
          <w:iCs/>
        </w:rPr>
        <w:t>Team-Based Learning: A Transformative Use of Small Groups in College Teaching</w:t>
      </w:r>
      <w:r>
        <w:t>. Taylor &amp; Francis.</w:t>
      </w:r>
    </w:p>
    <w:p w14:paraId="1D3E0C06" w14:textId="77777777" w:rsidR="00802CD4" w:rsidRDefault="00802CD4" w:rsidP="00802CD4">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Portal GOV.SI. https://www.gov.si/novice/2023-12-05-znani-rezultati-mednarodne-raziskave-bralne-matematicne-in-naravoslovne-pismenosti-pisa-2022/</w:t>
      </w:r>
    </w:p>
    <w:p w14:paraId="70600B9B" w14:textId="77777777" w:rsidR="00802CD4" w:rsidRDefault="00802CD4" w:rsidP="00802CD4">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FAA39D0" w14:textId="77777777" w:rsidR="00802CD4" w:rsidRDefault="00802CD4" w:rsidP="00802CD4">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3078A7D2" w14:textId="77777777" w:rsidR="00802CD4" w:rsidRDefault="00802CD4" w:rsidP="00802CD4">
      <w:pPr>
        <w:pStyle w:val="Bibliography"/>
      </w:pPr>
      <w:r>
        <w:rPr>
          <w:i/>
          <w:iCs/>
        </w:rPr>
        <w:lastRenderedPageBreak/>
        <w:t>Myers-Briggs/Jung Test: Open Extended Jungian Type Scales</w:t>
      </w:r>
      <w:r>
        <w:t>. (n.d.). Retrieved 21 October 2023, from https://openpsychometrics.org/tests/OEJTS/</w:t>
      </w:r>
    </w:p>
    <w:p w14:paraId="1FCAF32A" w14:textId="77777777" w:rsidR="00802CD4" w:rsidRDefault="00802CD4" w:rsidP="00802CD4">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47DF5DDC" w14:textId="77777777" w:rsidR="00802CD4" w:rsidRDefault="00802CD4" w:rsidP="00802CD4">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F20A553" w14:textId="77777777" w:rsidR="00802CD4" w:rsidRDefault="00802CD4" w:rsidP="00802CD4">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02734A48" w14:textId="77777777" w:rsidR="00802CD4" w:rsidRDefault="00802CD4" w:rsidP="00802CD4">
      <w:pPr>
        <w:pStyle w:val="Bibliography"/>
      </w:pPr>
      <w:r>
        <w:t xml:space="preserve">Opitz, J., &amp; Burst, S. (2019). </w:t>
      </w:r>
      <w:r>
        <w:rPr>
          <w:i/>
          <w:iCs/>
        </w:rPr>
        <w:t>Macro F1 and Macro F1</w:t>
      </w:r>
      <w:r>
        <w:t>. https://doi.org/10.48550/ARXIV.1911.03347</w:t>
      </w:r>
    </w:p>
    <w:p w14:paraId="1BF55991" w14:textId="77777777" w:rsidR="00802CD4" w:rsidRDefault="00802CD4" w:rsidP="00802CD4">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2E79C601" w14:textId="77777777" w:rsidR="00802CD4" w:rsidRDefault="00802CD4" w:rsidP="00802CD4">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10ADD2EE" w14:textId="77777777" w:rsidR="00802CD4" w:rsidRDefault="00802CD4" w:rsidP="00802CD4">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7781C1A2" w14:textId="77777777" w:rsidR="00802CD4" w:rsidRDefault="00802CD4" w:rsidP="00802CD4">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47EE6780" w14:textId="77777777" w:rsidR="00802CD4" w:rsidRDefault="00802CD4" w:rsidP="00802CD4">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w:t>
      </w:r>
      <w:r>
        <w:lastRenderedPageBreak/>
        <w:t xml:space="preserve">school. </w:t>
      </w:r>
      <w:r>
        <w:rPr>
          <w:i/>
          <w:iCs/>
        </w:rPr>
        <w:t>European Journal of Psychology of Education</w:t>
      </w:r>
      <w:r>
        <w:t xml:space="preserve">, </w:t>
      </w:r>
      <w:r>
        <w:rPr>
          <w:i/>
          <w:iCs/>
        </w:rPr>
        <w:t>30</w:t>
      </w:r>
      <w:r>
        <w:t>(3), 313–330. https://doi.org/10.1007/s10212-014-0239-0</w:t>
      </w:r>
    </w:p>
    <w:p w14:paraId="200578E3" w14:textId="77777777" w:rsidR="00802CD4" w:rsidRDefault="00802CD4" w:rsidP="00802CD4">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0CFB58B6" w14:textId="77777777" w:rsidR="00802CD4" w:rsidRDefault="00802CD4" w:rsidP="00802CD4">
      <w:pPr>
        <w:pStyle w:val="Bibliography"/>
      </w:pPr>
      <w:r>
        <w:rPr>
          <w:i/>
          <w:iCs/>
        </w:rPr>
        <w:t>PsyToolkit</w:t>
      </w:r>
      <w:r>
        <w:t>. (n.d.). Retrieved 4 November 2023, from https://www.psytoolkit.org/index.html</w:t>
      </w:r>
    </w:p>
    <w:p w14:paraId="2186F318" w14:textId="77777777" w:rsidR="00802CD4" w:rsidRDefault="00802CD4" w:rsidP="00802CD4">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5128A34E" w14:textId="77777777" w:rsidR="00802CD4" w:rsidRDefault="00802CD4" w:rsidP="00802CD4">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1F0DBB08" w14:textId="77777777" w:rsidR="00802CD4" w:rsidRDefault="00802CD4" w:rsidP="00802CD4">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6CCCF79F" w14:textId="77777777" w:rsidR="00802CD4" w:rsidRDefault="00802CD4" w:rsidP="00802CD4">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0E44872D" w14:textId="77777777" w:rsidR="00802CD4" w:rsidRDefault="00802CD4" w:rsidP="00802CD4">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760278ED" w14:textId="77777777" w:rsidR="00802CD4" w:rsidRDefault="00802CD4" w:rsidP="00802CD4">
      <w:pPr>
        <w:pStyle w:val="Bibliography"/>
      </w:pPr>
      <w:r>
        <w:lastRenderedPageBreak/>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57E6030C" w14:textId="77777777" w:rsidR="00802CD4" w:rsidRDefault="00802CD4" w:rsidP="00802CD4">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E0FD361" w14:textId="77777777" w:rsidR="00802CD4" w:rsidRDefault="00802CD4" w:rsidP="00802CD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02CF8EC" w14:textId="77777777" w:rsidR="00802CD4" w:rsidRDefault="00802CD4" w:rsidP="00802CD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856308E" w14:textId="77777777" w:rsidR="00802CD4" w:rsidRDefault="00802CD4" w:rsidP="00802CD4">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2D91819E" w14:textId="77777777" w:rsidR="00802CD4" w:rsidRDefault="00802CD4" w:rsidP="00802CD4">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42264F8F" w14:textId="77777777" w:rsidR="00802CD4" w:rsidRDefault="00802CD4" w:rsidP="00802CD4">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52C6ED86" w14:textId="77777777" w:rsidR="00802CD4" w:rsidRDefault="00802CD4" w:rsidP="00802CD4">
      <w:pPr>
        <w:pStyle w:val="Bibliography"/>
      </w:pPr>
      <w:proofErr w:type="spellStart"/>
      <w:r>
        <w:t>Ri̇dwan</w:t>
      </w:r>
      <w:proofErr w:type="spellEnd"/>
      <w:r>
        <w:t xml:space="preserve">, M. R., &amp; Hadi̇, S. (2022). A meta-analysis study on the effectiveness of a cooperative learning model on vocational high school students’ mathematics learning outcomes. </w:t>
      </w:r>
      <w:r>
        <w:rPr>
          <w:i/>
          <w:iCs/>
        </w:rPr>
        <w:lastRenderedPageBreak/>
        <w:t>Participatory Educational Research</w:t>
      </w:r>
      <w:r>
        <w:t xml:space="preserve">, </w:t>
      </w:r>
      <w:r>
        <w:rPr>
          <w:i/>
          <w:iCs/>
        </w:rPr>
        <w:t>9</w:t>
      </w:r>
      <w:r>
        <w:t>(4), 396–421. https://doi.org/10.17275/per.22.97.9.4</w:t>
      </w:r>
    </w:p>
    <w:p w14:paraId="34931FF2" w14:textId="77777777" w:rsidR="00802CD4" w:rsidRDefault="00802CD4" w:rsidP="00802CD4">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B3D60D5" w14:textId="77777777" w:rsidR="00802CD4" w:rsidRDefault="00802CD4" w:rsidP="00802CD4">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4CB87DA8" w14:textId="77777777" w:rsidR="00802CD4" w:rsidRDefault="00802CD4" w:rsidP="00802CD4">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5CB96B4C" w14:textId="77777777" w:rsidR="00802CD4" w:rsidRDefault="00802CD4" w:rsidP="00802CD4">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50563792" w14:textId="77777777" w:rsidR="00802CD4" w:rsidRDefault="00802CD4" w:rsidP="00802CD4">
      <w:pPr>
        <w:pStyle w:val="Bibliography"/>
      </w:pPr>
      <w:r>
        <w:t xml:space="preserve">Santos-Trigo, M. (2007). Mathematical problem solving: An evolving research and practice domain. </w:t>
      </w:r>
      <w:r>
        <w:rPr>
          <w:i/>
          <w:iCs/>
        </w:rPr>
        <w:t>ZDM</w:t>
      </w:r>
      <w:r>
        <w:t xml:space="preserve">, </w:t>
      </w:r>
      <w:r>
        <w:rPr>
          <w:i/>
          <w:iCs/>
        </w:rPr>
        <w:t>39</w:t>
      </w:r>
      <w:r>
        <w:t>(5–6), 523–536. https://doi.org/10.1007/s11858-007-0057-9</w:t>
      </w:r>
    </w:p>
    <w:p w14:paraId="169ECAA3" w14:textId="77777777" w:rsidR="00802CD4" w:rsidRDefault="00802CD4" w:rsidP="00802CD4">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64D08696" w14:textId="77777777" w:rsidR="00802CD4" w:rsidRDefault="00802CD4" w:rsidP="00802CD4">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2EC80B40" w14:textId="77777777" w:rsidR="00802CD4" w:rsidRDefault="00802CD4" w:rsidP="00802CD4">
      <w:pPr>
        <w:pStyle w:val="Bibliography"/>
      </w:pPr>
      <w:r>
        <w:lastRenderedPageBreak/>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4B645929" w14:textId="77777777" w:rsidR="00802CD4" w:rsidRDefault="00802CD4" w:rsidP="00802CD4">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3BD5B99" w14:textId="77777777" w:rsidR="00802CD4" w:rsidRDefault="00802CD4" w:rsidP="00802CD4">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726FF763" w14:textId="77777777" w:rsidR="00802CD4" w:rsidRDefault="00802CD4" w:rsidP="00802CD4">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4C728601" w14:textId="77777777" w:rsidR="00802CD4" w:rsidRDefault="00802CD4" w:rsidP="00802CD4">
      <w:pPr>
        <w:pStyle w:val="Bibliography"/>
      </w:pPr>
      <w:r>
        <w:t xml:space="preserve">Shalev-Shwartz, S., &amp; Ben-David, S. (2014). </w:t>
      </w:r>
      <w:r>
        <w:rPr>
          <w:i/>
          <w:iCs/>
        </w:rPr>
        <w:t>Understanding machine learning: From theory to algorithms</w:t>
      </w:r>
      <w:r>
        <w:t>. Cambridge university press.</w:t>
      </w:r>
    </w:p>
    <w:p w14:paraId="608BA3B6" w14:textId="77777777" w:rsidR="00802CD4" w:rsidRDefault="00802CD4" w:rsidP="00802CD4">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681464AA" w14:textId="77777777" w:rsidR="00802CD4" w:rsidRDefault="00802CD4" w:rsidP="00802CD4">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7166CF02" w14:textId="77777777" w:rsidR="00802CD4" w:rsidRDefault="00802CD4" w:rsidP="00802CD4">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1020663B" w14:textId="77777777" w:rsidR="00802CD4" w:rsidRDefault="00802CD4" w:rsidP="00802CD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5FEAB7E" w14:textId="77777777" w:rsidR="00802CD4" w:rsidRDefault="00802CD4" w:rsidP="00802CD4">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5605D43E" w14:textId="77777777" w:rsidR="00802CD4" w:rsidRDefault="00802CD4" w:rsidP="00802CD4">
      <w:pPr>
        <w:pStyle w:val="Bibliography"/>
      </w:pPr>
      <w:r>
        <w:t xml:space="preserve">Smith, A. B., &amp; Irey, R. K. (1974). </w:t>
      </w:r>
      <w:r>
        <w:rPr>
          <w:i/>
          <w:iCs/>
        </w:rPr>
        <w:t>Personality Variables and the Improvement of College Teaching</w:t>
      </w:r>
      <w:r>
        <w:t>. https://eric.ed.gov/?id=ED096313</w:t>
      </w:r>
    </w:p>
    <w:p w14:paraId="38AC35B3" w14:textId="77777777" w:rsidR="00802CD4" w:rsidRDefault="00802CD4" w:rsidP="00802CD4">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4194F270" w14:textId="77777777" w:rsidR="00802CD4" w:rsidRDefault="00802CD4" w:rsidP="00802CD4">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0A25876F" w14:textId="77777777" w:rsidR="00802CD4" w:rsidRDefault="00802CD4" w:rsidP="00802CD4">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CC97182" w14:textId="77777777" w:rsidR="00802CD4" w:rsidRDefault="00802CD4" w:rsidP="00802CD4">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7146D4E" w14:textId="77777777" w:rsidR="00802CD4" w:rsidRDefault="00802CD4" w:rsidP="00802CD4">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25B22473" w14:textId="77777777" w:rsidR="00802CD4" w:rsidRDefault="00802CD4" w:rsidP="00802CD4">
      <w:pPr>
        <w:pStyle w:val="Bibliography"/>
      </w:pPr>
      <w:proofErr w:type="spellStart"/>
      <w:r>
        <w:lastRenderedPageBreak/>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3E2D24D2" w14:textId="77777777" w:rsidR="00802CD4" w:rsidRDefault="00802CD4" w:rsidP="00802CD4">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4EA6C58" w14:textId="77777777" w:rsidR="00802CD4" w:rsidRDefault="00802CD4" w:rsidP="00802CD4">
      <w:pPr>
        <w:pStyle w:val="Bibliography"/>
      </w:pPr>
      <w:proofErr w:type="spellStart"/>
      <w:r>
        <w:t>Tiwery</w:t>
      </w:r>
      <w:proofErr w:type="spellEnd"/>
      <w:r>
        <w:t xml:space="preserve">, S. D., &amp; </w:t>
      </w:r>
      <w:proofErr w:type="spellStart"/>
      <w:r>
        <w:t>Souisa</w:t>
      </w:r>
      <w:proofErr w:type="spellEnd"/>
      <w:r>
        <w:t xml:space="preserve">, T. R. (2019). Inside-Outside Circle as the Way in Building Students’ Motivation and Interaction in Speaking Classroom Activities. </w:t>
      </w:r>
      <w:r>
        <w:rPr>
          <w:i/>
          <w:iCs/>
        </w:rPr>
        <w:t>International Journal of Language Education</w:t>
      </w:r>
      <w:r>
        <w:t>, 33–45. https://doi.org/10.26858/ijole.v1i1.6703</w:t>
      </w:r>
    </w:p>
    <w:p w14:paraId="104B66EE" w14:textId="77777777" w:rsidR="00802CD4" w:rsidRDefault="00802CD4" w:rsidP="00802CD4">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37B86EB6" w14:textId="77777777" w:rsidR="00802CD4" w:rsidRDefault="00802CD4" w:rsidP="00802CD4">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397C0313" w14:textId="77777777" w:rsidR="00802CD4" w:rsidRDefault="00802CD4" w:rsidP="00802CD4">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658ECA44" w14:textId="77777777" w:rsidR="00802CD4" w:rsidRDefault="00802CD4" w:rsidP="00802CD4">
      <w:pPr>
        <w:pStyle w:val="Bibliography"/>
      </w:pPr>
      <w:r>
        <w:t xml:space="preserve">Ünal, M. (2017). Preferences of Teaching Methods and Techniques in Mathematics with Reasons. </w:t>
      </w:r>
      <w:r>
        <w:rPr>
          <w:i/>
          <w:iCs/>
        </w:rPr>
        <w:t>Universal Journal of Educational Research</w:t>
      </w:r>
      <w:r>
        <w:t xml:space="preserve">, </w:t>
      </w:r>
      <w:r>
        <w:rPr>
          <w:i/>
          <w:iCs/>
        </w:rPr>
        <w:t>5</w:t>
      </w:r>
      <w:r>
        <w:t>(2), 194–202. https://doi.org/10.13189/ujer.2017.050204</w:t>
      </w:r>
    </w:p>
    <w:p w14:paraId="31F26ECB" w14:textId="77777777" w:rsidR="00802CD4" w:rsidRDefault="00802CD4" w:rsidP="00802CD4">
      <w:pPr>
        <w:pStyle w:val="Bibliography"/>
      </w:pPr>
      <w:proofErr w:type="spellStart"/>
      <w:r>
        <w:t>Usmadi</w:t>
      </w:r>
      <w:proofErr w:type="spellEnd"/>
      <w:r>
        <w:t xml:space="preserve">, U., Hasanah, H., &amp; </w:t>
      </w:r>
      <w:proofErr w:type="spellStart"/>
      <w:r>
        <w:t>Ergusni</w:t>
      </w:r>
      <w:proofErr w:type="spellEnd"/>
      <w:r>
        <w:t xml:space="preserve">, E. (2020). The Impact of the Implementation Three-Step Interview Cooperative Learning Model in Mathematics Learning Toward the Learners’ Activities And Outcomes. </w:t>
      </w:r>
      <w:proofErr w:type="spellStart"/>
      <w:r>
        <w:rPr>
          <w:i/>
          <w:iCs/>
        </w:rPr>
        <w:t>Malikussaleh</w:t>
      </w:r>
      <w:proofErr w:type="spellEnd"/>
      <w:r>
        <w:rPr>
          <w:i/>
          <w:iCs/>
        </w:rPr>
        <w:t xml:space="preserve"> Journal of Mathematics Learning (MJML)</w:t>
      </w:r>
      <w:r>
        <w:t xml:space="preserve">, </w:t>
      </w:r>
      <w:r>
        <w:rPr>
          <w:i/>
          <w:iCs/>
        </w:rPr>
        <w:t>3</w:t>
      </w:r>
      <w:r>
        <w:t>(1), 8. https://doi.org/10.29103/mjml.v3i1.2447</w:t>
      </w:r>
    </w:p>
    <w:p w14:paraId="3C911E4A" w14:textId="77777777" w:rsidR="00802CD4" w:rsidRDefault="00802CD4" w:rsidP="00802CD4">
      <w:pPr>
        <w:pStyle w:val="Bibliography"/>
      </w:pPr>
      <w:proofErr w:type="spellStart"/>
      <w:r>
        <w:lastRenderedPageBreak/>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2643CDBB" w14:textId="77777777" w:rsidR="00802CD4" w:rsidRDefault="00802CD4" w:rsidP="00802CD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2385867" w14:textId="77777777" w:rsidR="00802CD4" w:rsidRDefault="00802CD4" w:rsidP="00802CD4">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16A41640" w14:textId="77777777" w:rsidR="00802CD4" w:rsidRDefault="00802CD4" w:rsidP="00802CD4">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2FF65CE2" w14:textId="77777777" w:rsidR="00802CD4" w:rsidRDefault="00802CD4" w:rsidP="00802CD4">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19561675" w14:textId="77777777" w:rsidR="00802CD4" w:rsidRDefault="00802CD4" w:rsidP="00802CD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6A83D81" w14:textId="77777777" w:rsidR="00802CD4" w:rsidRDefault="00802CD4" w:rsidP="00802CD4">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4F4C3DC7" w14:textId="77777777" w:rsidR="00802CD4" w:rsidRDefault="00802CD4" w:rsidP="00802CD4">
      <w:pPr>
        <w:pStyle w:val="Bibliography"/>
      </w:pPr>
      <w:r>
        <w:t xml:space="preserve">Vishwanathan, S. V. N., &amp; Smola, A. (2008). </w:t>
      </w:r>
      <w:r>
        <w:rPr>
          <w:i/>
          <w:iCs/>
        </w:rPr>
        <w:t>Introduction to Machine Learning</w:t>
      </w:r>
      <w:r>
        <w:t>. Cambridge University Press. https://alex.smola.org/drafts/thebook.pdf</w:t>
      </w:r>
    </w:p>
    <w:p w14:paraId="3AEAD2CF" w14:textId="77777777" w:rsidR="00802CD4" w:rsidRDefault="00802CD4" w:rsidP="00802CD4">
      <w:pPr>
        <w:pStyle w:val="Bibliography"/>
      </w:pPr>
      <w:r>
        <w:lastRenderedPageBreak/>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5DA62F08" w14:textId="77777777" w:rsidR="00802CD4" w:rsidRDefault="00802CD4" w:rsidP="00802CD4">
      <w:pPr>
        <w:pStyle w:val="Bibliography"/>
      </w:pPr>
      <w:r>
        <w:t xml:space="preserve">Wahyu Ariani, D. (2013). Personality and Learning Motivation. </w:t>
      </w:r>
      <w:r>
        <w:rPr>
          <w:i/>
          <w:iCs/>
        </w:rPr>
        <w:t>European Journal of Business and Management</w:t>
      </w:r>
      <w:r>
        <w:t xml:space="preserve">, </w:t>
      </w:r>
      <w:r>
        <w:rPr>
          <w:i/>
          <w:iCs/>
        </w:rPr>
        <w:t>5</w:t>
      </w:r>
      <w:r>
        <w:t>.</w:t>
      </w:r>
    </w:p>
    <w:p w14:paraId="4B672BF5" w14:textId="77777777" w:rsidR="00802CD4" w:rsidRDefault="00802CD4" w:rsidP="00802CD4">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500E3EFA" w14:textId="77777777" w:rsidR="00802CD4" w:rsidRDefault="00802CD4" w:rsidP="00802CD4">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D92E904" w14:textId="77777777" w:rsidR="00802CD4" w:rsidRDefault="00802CD4" w:rsidP="00802CD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8022362" w14:textId="77777777" w:rsidR="00802CD4" w:rsidRDefault="00802CD4" w:rsidP="00802CD4">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251433C8" w14:textId="77777777" w:rsidR="00802CD4" w:rsidRDefault="00802CD4" w:rsidP="00802CD4">
      <w:pPr>
        <w:pStyle w:val="Bibliography"/>
      </w:pPr>
      <w:r>
        <w:t xml:space="preserve">Wester, J. S. (2021). Students’ Possibilities to Learn From Group Discussions Integrated in Whole-class Teaching in Mathematics. </w:t>
      </w:r>
      <w:r>
        <w:rPr>
          <w:i/>
          <w:iCs/>
        </w:rPr>
        <w:t>Scandinavian Journal of Educational Research</w:t>
      </w:r>
      <w:r>
        <w:t xml:space="preserve">, </w:t>
      </w:r>
      <w:r>
        <w:rPr>
          <w:i/>
          <w:iCs/>
        </w:rPr>
        <w:t>65</w:t>
      </w:r>
      <w:r>
        <w:t>(6), 1020–1036. https://doi.org/10.1080/00313831.2020.1788148</w:t>
      </w:r>
    </w:p>
    <w:p w14:paraId="13133695" w14:textId="77777777" w:rsidR="00802CD4" w:rsidRDefault="00802CD4" w:rsidP="00802CD4">
      <w:pPr>
        <w:pStyle w:val="Bibliography"/>
      </w:pPr>
      <w:r>
        <w:t xml:space="preserve">Wickham, H. (2014). Tidy Data. </w:t>
      </w:r>
      <w:r>
        <w:rPr>
          <w:i/>
          <w:iCs/>
        </w:rPr>
        <w:t>Journal of Statistical Software</w:t>
      </w:r>
      <w:r>
        <w:t xml:space="preserve">, </w:t>
      </w:r>
      <w:r>
        <w:rPr>
          <w:i/>
          <w:iCs/>
        </w:rPr>
        <w:t>59</w:t>
      </w:r>
      <w:r>
        <w:t>, 1–23. https://doi.org/10.18637/jss.v059.i10</w:t>
      </w:r>
    </w:p>
    <w:p w14:paraId="6321AB13" w14:textId="77777777" w:rsidR="00802CD4" w:rsidRDefault="00802CD4" w:rsidP="00802CD4">
      <w:pPr>
        <w:pStyle w:val="Bibliography"/>
      </w:pPr>
      <w:r>
        <w:lastRenderedPageBreak/>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1DACD38B" w14:textId="77777777" w:rsidR="00802CD4" w:rsidRDefault="00802CD4" w:rsidP="00802CD4">
      <w:pPr>
        <w:pStyle w:val="Bibliography"/>
      </w:pPr>
      <w:proofErr w:type="spellStart"/>
      <w:r>
        <w:t>Wieselmann</w:t>
      </w:r>
      <w:proofErr w:type="spellEnd"/>
      <w:r>
        <w:t xml:space="preserve">,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0A3C3498" w14:textId="77777777" w:rsidR="00802CD4" w:rsidRDefault="00802CD4" w:rsidP="00802CD4">
      <w:pPr>
        <w:pStyle w:val="Bibliography"/>
      </w:pPr>
      <w:r>
        <w:t xml:space="preserve">Wilson, G., &amp; </w:t>
      </w:r>
      <w:proofErr w:type="spellStart"/>
      <w:r>
        <w:t>Blednick</w:t>
      </w:r>
      <w:proofErr w:type="spellEnd"/>
      <w:r>
        <w:t xml:space="preserve">, J. (2011). </w:t>
      </w:r>
      <w:r>
        <w:rPr>
          <w:i/>
          <w:iCs/>
        </w:rPr>
        <w:t>Teaching in tandem: Effective co-teaching in the inclusive classroom</w:t>
      </w:r>
      <w:r>
        <w:t>. ASCD.</w:t>
      </w:r>
    </w:p>
    <w:p w14:paraId="42BA6E6E" w14:textId="77777777" w:rsidR="00802CD4" w:rsidRDefault="00802CD4" w:rsidP="00802CD4">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052B492E" w14:textId="77777777" w:rsidR="00802CD4" w:rsidRDefault="00802CD4" w:rsidP="00802CD4">
      <w:pPr>
        <w:pStyle w:val="Bibliography"/>
      </w:pPr>
      <w:proofErr w:type="spellStart"/>
      <w:r>
        <w:t>Wlodzislaw</w:t>
      </w:r>
      <w:proofErr w:type="spellEnd"/>
      <w:r>
        <w:t xml:space="preserve">, D., Winiarski, T., Biesiada, J., &amp; Kachel, A. (2003). </w:t>
      </w:r>
      <w:r>
        <w:rPr>
          <w:i/>
          <w:iCs/>
        </w:rPr>
        <w:t>Feature selection and ranking filters</w:t>
      </w:r>
      <w:r>
        <w:t>.</w:t>
      </w:r>
    </w:p>
    <w:p w14:paraId="68A32DAB" w14:textId="77777777" w:rsidR="00802CD4" w:rsidRDefault="00802CD4" w:rsidP="00802CD4">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571BEFA8" w14:textId="77777777" w:rsidR="00802CD4" w:rsidRDefault="00802CD4" w:rsidP="00802CD4">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65C5E781" w14:textId="77777777" w:rsidR="00802CD4" w:rsidRDefault="00802CD4" w:rsidP="00802CD4">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744F3A25" w14:textId="77777777" w:rsidR="00802CD4" w:rsidRDefault="00802CD4" w:rsidP="00802CD4">
      <w:pPr>
        <w:pStyle w:val="Bibliography"/>
      </w:pPr>
      <w:r>
        <w:lastRenderedPageBreak/>
        <w:t xml:space="preserve">Yang, S. (2021). Guest Editorial: Precision Education - A New Challenge for AI in Education. </w:t>
      </w:r>
      <w:r>
        <w:rPr>
          <w:i/>
          <w:iCs/>
        </w:rPr>
        <w:t>Educational Technology and Society</w:t>
      </w:r>
      <w:r>
        <w:t xml:space="preserve">, </w:t>
      </w:r>
      <w:r>
        <w:rPr>
          <w:i/>
          <w:iCs/>
        </w:rPr>
        <w:t>24</w:t>
      </w:r>
      <w:r>
        <w:t>(1), 105–108.</w:t>
      </w:r>
    </w:p>
    <w:p w14:paraId="1E768811" w14:textId="77777777" w:rsidR="00802CD4" w:rsidRDefault="00802CD4" w:rsidP="00802CD4">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444EB9EF" w14:textId="77777777" w:rsidR="00802CD4" w:rsidRDefault="00802CD4" w:rsidP="00802CD4">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1B3FE3C9" w14:textId="77777777" w:rsidR="00802CD4" w:rsidRDefault="00802CD4" w:rsidP="00802CD4">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D126750" w14:textId="77777777" w:rsidR="00802CD4" w:rsidRDefault="00802CD4" w:rsidP="00802CD4">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46126B56" w14:textId="77777777" w:rsidR="00802CD4" w:rsidRDefault="00802CD4" w:rsidP="00802CD4">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4BACA512" w14:textId="77777777" w:rsidR="00802CD4" w:rsidRDefault="00802CD4" w:rsidP="00802CD4">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394593C8" w14:textId="77777777" w:rsidR="00802CD4" w:rsidRDefault="00802CD4" w:rsidP="00802CD4">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3D433D3E" w14:textId="77777777" w:rsidR="00802CD4" w:rsidRDefault="00802CD4" w:rsidP="00802CD4">
      <w:pPr>
        <w:pStyle w:val="Bibliography"/>
      </w:pPr>
      <w:r>
        <w:lastRenderedPageBreak/>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09FD3D39"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7" w:name="_Ref150947220"/>
      <w:bookmarkStart w:id="38" w:name="_Ref150947223"/>
      <w:bookmarkStart w:id="39" w:name="_Toc158895403"/>
      <w:r>
        <w:t>Prilog</w:t>
      </w:r>
      <w:bookmarkEnd w:id="37"/>
      <w:bookmarkEnd w:id="38"/>
      <w:r w:rsidR="00B77D6E">
        <w:t>a A</w:t>
      </w:r>
      <w:r w:rsidR="00383408">
        <w:t xml:space="preserve">: </w:t>
      </w:r>
      <w:proofErr w:type="spellStart"/>
      <w:r w:rsidR="00383408">
        <w:t>Vprašalnik</w:t>
      </w:r>
      <w:bookmarkEnd w:id="39"/>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4AD974" w14:textId="77777777" w:rsidR="00C81F59" w:rsidRDefault="00C81F59" w:rsidP="00AE29F3">
      <w:pPr>
        <w:spacing w:after="0" w:line="240" w:lineRule="auto"/>
      </w:pPr>
      <w:r>
        <w:separator/>
      </w:r>
    </w:p>
  </w:endnote>
  <w:endnote w:type="continuationSeparator" w:id="0">
    <w:p w14:paraId="393601E4" w14:textId="77777777" w:rsidR="00C81F59" w:rsidRDefault="00C81F5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A6DFF7" w14:textId="77777777" w:rsidR="00C81F59" w:rsidRDefault="00C81F59" w:rsidP="00AE29F3">
      <w:pPr>
        <w:spacing w:after="0" w:line="240" w:lineRule="auto"/>
      </w:pPr>
      <w:r>
        <w:separator/>
      </w:r>
    </w:p>
  </w:footnote>
  <w:footnote w:type="continuationSeparator" w:id="0">
    <w:p w14:paraId="14FA8D14" w14:textId="77777777" w:rsidR="00C81F59" w:rsidRDefault="00C81F5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82252"/>
    <w:rsid w:val="00185DE8"/>
    <w:rsid w:val="00191610"/>
    <w:rsid w:val="00191CF0"/>
    <w:rsid w:val="00193AA0"/>
    <w:rsid w:val="001A1685"/>
    <w:rsid w:val="001A27B5"/>
    <w:rsid w:val="001B5BA0"/>
    <w:rsid w:val="001B5FBC"/>
    <w:rsid w:val="001C527C"/>
    <w:rsid w:val="001E75C6"/>
    <w:rsid w:val="001F0256"/>
    <w:rsid w:val="001F7C53"/>
    <w:rsid w:val="0020372B"/>
    <w:rsid w:val="00205556"/>
    <w:rsid w:val="00212D54"/>
    <w:rsid w:val="002159A0"/>
    <w:rsid w:val="002227FE"/>
    <w:rsid w:val="002258EE"/>
    <w:rsid w:val="002318AF"/>
    <w:rsid w:val="00232474"/>
    <w:rsid w:val="00242207"/>
    <w:rsid w:val="002443E4"/>
    <w:rsid w:val="002444DD"/>
    <w:rsid w:val="00257468"/>
    <w:rsid w:val="00261B60"/>
    <w:rsid w:val="00264D36"/>
    <w:rsid w:val="002921CA"/>
    <w:rsid w:val="00292E52"/>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0D9B"/>
    <w:rsid w:val="00431CE2"/>
    <w:rsid w:val="004330F4"/>
    <w:rsid w:val="004412E4"/>
    <w:rsid w:val="00446A09"/>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03816"/>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3B76"/>
    <w:rsid w:val="005A63C7"/>
    <w:rsid w:val="005C700B"/>
    <w:rsid w:val="005D1278"/>
    <w:rsid w:val="005E32B1"/>
    <w:rsid w:val="005E48D9"/>
    <w:rsid w:val="005E48EC"/>
    <w:rsid w:val="005E53F6"/>
    <w:rsid w:val="005F5F0A"/>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E46A4"/>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5AF2"/>
    <w:rsid w:val="00881D2C"/>
    <w:rsid w:val="00883CED"/>
    <w:rsid w:val="00885A96"/>
    <w:rsid w:val="00887650"/>
    <w:rsid w:val="00890689"/>
    <w:rsid w:val="00895354"/>
    <w:rsid w:val="0089570F"/>
    <w:rsid w:val="008B006E"/>
    <w:rsid w:val="008D1D3A"/>
    <w:rsid w:val="008D2362"/>
    <w:rsid w:val="008D560E"/>
    <w:rsid w:val="008D5C91"/>
    <w:rsid w:val="008E1303"/>
    <w:rsid w:val="008E172E"/>
    <w:rsid w:val="008E2808"/>
    <w:rsid w:val="008E3FD3"/>
    <w:rsid w:val="008E4B48"/>
    <w:rsid w:val="008E4BA0"/>
    <w:rsid w:val="008E67DC"/>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B2174"/>
    <w:rsid w:val="009B3B90"/>
    <w:rsid w:val="009B7FE4"/>
    <w:rsid w:val="009C1E25"/>
    <w:rsid w:val="009C7BF5"/>
    <w:rsid w:val="009D708E"/>
    <w:rsid w:val="009E3FC6"/>
    <w:rsid w:val="009F2AF5"/>
    <w:rsid w:val="009F5527"/>
    <w:rsid w:val="009F7474"/>
    <w:rsid w:val="00A1507A"/>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65F6"/>
    <w:rsid w:val="00CA4C2B"/>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542B"/>
    <w:rsid w:val="00DC5BFF"/>
    <w:rsid w:val="00DD1153"/>
    <w:rsid w:val="00DD3282"/>
    <w:rsid w:val="00DD3607"/>
    <w:rsid w:val="00DE160D"/>
    <w:rsid w:val="00DE4709"/>
    <w:rsid w:val="00DE4BA0"/>
    <w:rsid w:val="00DE684C"/>
    <w:rsid w:val="00DF58B7"/>
    <w:rsid w:val="00E01B6B"/>
    <w:rsid w:val="00E03E9B"/>
    <w:rsid w:val="00E06F62"/>
    <w:rsid w:val="00E143F9"/>
    <w:rsid w:val="00E203A6"/>
    <w:rsid w:val="00E276C4"/>
    <w:rsid w:val="00E31527"/>
    <w:rsid w:val="00E36DB5"/>
    <w:rsid w:val="00E414E4"/>
    <w:rsid w:val="00E447BA"/>
    <w:rsid w:val="00E50FA5"/>
    <w:rsid w:val="00E5111D"/>
    <w:rsid w:val="00E53F54"/>
    <w:rsid w:val="00E54E1E"/>
    <w:rsid w:val="00E56758"/>
    <w:rsid w:val="00E61DD1"/>
    <w:rsid w:val="00E6390D"/>
    <w:rsid w:val="00E64077"/>
    <w:rsid w:val="00E71606"/>
    <w:rsid w:val="00E91CC1"/>
    <w:rsid w:val="00E94972"/>
    <w:rsid w:val="00E96AB9"/>
    <w:rsid w:val="00E96E00"/>
    <w:rsid w:val="00EB3DFF"/>
    <w:rsid w:val="00EB69C2"/>
    <w:rsid w:val="00EC463C"/>
    <w:rsid w:val="00EC6B87"/>
    <w:rsid w:val="00ED036C"/>
    <w:rsid w:val="00EE0E42"/>
    <w:rsid w:val="00EE1309"/>
    <w:rsid w:val="00EE1A54"/>
    <w:rsid w:val="00EE248F"/>
    <w:rsid w:val="00EE54AB"/>
    <w:rsid w:val="00F02E01"/>
    <w:rsid w:val="00F125A7"/>
    <w:rsid w:val="00F2005C"/>
    <w:rsid w:val="00F20EA9"/>
    <w:rsid w:val="00F27DB0"/>
    <w:rsid w:val="00F32062"/>
    <w:rsid w:val="00F40CD4"/>
    <w:rsid w:val="00F44861"/>
    <w:rsid w:val="00F45AB6"/>
    <w:rsid w:val="00F50E8A"/>
    <w:rsid w:val="00F603A3"/>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theme" Target="theme/theme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6</TotalTime>
  <Pages>84</Pages>
  <Words>66882</Words>
  <Characters>381228</Characters>
  <Application>Microsoft Office Word</Application>
  <DocSecurity>0</DocSecurity>
  <Lines>3176</Lines>
  <Paragraphs>89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4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66</cp:revision>
  <cp:lastPrinted>2024-01-12T12:12:00Z</cp:lastPrinted>
  <dcterms:created xsi:type="dcterms:W3CDTF">2023-09-23T17:00:00Z</dcterms:created>
  <dcterms:modified xsi:type="dcterms:W3CDTF">2024-03-0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vzokQog"/&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